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615FC163" w:rsidR="009341C9" w:rsidRDefault="00453818" w:rsidP="004B52DB">
      <w:pPr>
        <w:jc w:val="center"/>
      </w:pPr>
      <w:r>
        <w:t xml:space="preserve">Organization of </w:t>
      </w:r>
      <w:r w:rsidR="00FE19A1">
        <w:t xml:space="preserve">Spatiotemporal </w:t>
      </w:r>
      <w:r>
        <w:t xml:space="preserve">Information and </w:t>
      </w:r>
      <w:r w:rsidR="009341C9">
        <w:t>Relational Memory in the Hippocampus</w:t>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8A50110" w:rsidR="009341C9" w:rsidRDefault="005C6CEB" w:rsidP="004B52DB">
      <w:pPr>
        <w:jc w:val="center"/>
      </w:pPr>
      <w:r>
        <w:t>Preliminary Examination Document</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33840A16" w14:textId="7CCD3F25" w:rsidR="004B52DB" w:rsidRPr="005C6CEB" w:rsidRDefault="004B52DB" w:rsidP="005C6CEB">
      <w:pPr>
        <w:rPr>
          <w:i/>
        </w:rPr>
      </w:pPr>
      <w:r>
        <w:br w:type="page"/>
      </w:r>
    </w:p>
    <w:bookmarkStart w:id="0" w:name="_Toc499134713"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E12B24" w:rsidRDefault="007530E0" w:rsidP="007530E0">
          <w:pPr>
            <w:pStyle w:val="TOCHeading"/>
            <w:outlineLvl w:val="1"/>
            <w:rPr>
              <w:rStyle w:val="Heading1Char"/>
            </w:rPr>
          </w:pPr>
          <w:r w:rsidRPr="00E12B24">
            <w:rPr>
              <w:rStyle w:val="Heading1Char"/>
            </w:rPr>
            <w:t>Contents</w:t>
          </w:r>
          <w:bookmarkEnd w:id="0"/>
        </w:p>
        <w:p w14:paraId="0C66D545" w14:textId="58AE615B" w:rsidR="00941DA3"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499134713" w:history="1">
            <w:r w:rsidR="00941DA3" w:rsidRPr="00F65EA1">
              <w:rPr>
                <w:rStyle w:val="Hyperlink"/>
                <w:noProof/>
              </w:rPr>
              <w:t>Contents</w:t>
            </w:r>
            <w:r w:rsidR="00941DA3">
              <w:rPr>
                <w:noProof/>
                <w:webHidden/>
              </w:rPr>
              <w:tab/>
            </w:r>
            <w:r w:rsidR="00941DA3">
              <w:rPr>
                <w:noProof/>
                <w:webHidden/>
              </w:rPr>
              <w:fldChar w:fldCharType="begin"/>
            </w:r>
            <w:r w:rsidR="00941DA3">
              <w:rPr>
                <w:noProof/>
                <w:webHidden/>
              </w:rPr>
              <w:instrText xml:space="preserve"> PAGEREF _Toc499134713 \h </w:instrText>
            </w:r>
            <w:r w:rsidR="00941DA3">
              <w:rPr>
                <w:noProof/>
                <w:webHidden/>
              </w:rPr>
            </w:r>
            <w:r w:rsidR="00941DA3">
              <w:rPr>
                <w:noProof/>
                <w:webHidden/>
              </w:rPr>
              <w:fldChar w:fldCharType="separate"/>
            </w:r>
            <w:r w:rsidR="00941DA3">
              <w:rPr>
                <w:noProof/>
                <w:webHidden/>
              </w:rPr>
              <w:t>4</w:t>
            </w:r>
            <w:r w:rsidR="00941DA3">
              <w:rPr>
                <w:noProof/>
                <w:webHidden/>
              </w:rPr>
              <w:fldChar w:fldCharType="end"/>
            </w:r>
          </w:hyperlink>
        </w:p>
        <w:p w14:paraId="60106F49" w14:textId="749D2014" w:rsidR="00941DA3" w:rsidRDefault="00941DA3">
          <w:pPr>
            <w:pStyle w:val="TOC1"/>
            <w:tabs>
              <w:tab w:val="right" w:leader="dot" w:pos="9350"/>
            </w:tabs>
            <w:rPr>
              <w:rFonts w:eastAsiaTheme="minorEastAsia"/>
              <w:noProof/>
            </w:rPr>
          </w:pPr>
          <w:hyperlink w:anchor="_Toc499134714" w:history="1">
            <w:r w:rsidRPr="00F65EA1">
              <w:rPr>
                <w:rStyle w:val="Hyperlink"/>
                <w:noProof/>
              </w:rPr>
              <w:t>Chapter 1: General Introduction</w:t>
            </w:r>
            <w:r>
              <w:rPr>
                <w:noProof/>
                <w:webHidden/>
              </w:rPr>
              <w:tab/>
            </w:r>
            <w:r>
              <w:rPr>
                <w:noProof/>
                <w:webHidden/>
              </w:rPr>
              <w:fldChar w:fldCharType="begin"/>
            </w:r>
            <w:r>
              <w:rPr>
                <w:noProof/>
                <w:webHidden/>
              </w:rPr>
              <w:instrText xml:space="preserve"> PAGEREF _Toc499134714 \h </w:instrText>
            </w:r>
            <w:r>
              <w:rPr>
                <w:noProof/>
                <w:webHidden/>
              </w:rPr>
            </w:r>
            <w:r>
              <w:rPr>
                <w:noProof/>
                <w:webHidden/>
              </w:rPr>
              <w:fldChar w:fldCharType="separate"/>
            </w:r>
            <w:r>
              <w:rPr>
                <w:noProof/>
                <w:webHidden/>
              </w:rPr>
              <w:t>6</w:t>
            </w:r>
            <w:r>
              <w:rPr>
                <w:noProof/>
                <w:webHidden/>
              </w:rPr>
              <w:fldChar w:fldCharType="end"/>
            </w:r>
          </w:hyperlink>
        </w:p>
        <w:p w14:paraId="718A3EB3" w14:textId="23DB80C0" w:rsidR="00941DA3" w:rsidRDefault="00941DA3">
          <w:pPr>
            <w:pStyle w:val="TOC2"/>
            <w:tabs>
              <w:tab w:val="right" w:leader="dot" w:pos="9350"/>
            </w:tabs>
            <w:rPr>
              <w:rFonts w:eastAsiaTheme="minorEastAsia"/>
              <w:noProof/>
            </w:rPr>
          </w:pPr>
          <w:hyperlink w:anchor="_Toc499134715" w:history="1">
            <w:r w:rsidRPr="00F65EA1">
              <w:rPr>
                <w:rStyle w:val="Hyperlink"/>
                <w:noProof/>
              </w:rPr>
              <w:t>1.1 Domains and Entities: Building Systematic Understanding of Reconstruction</w:t>
            </w:r>
            <w:r>
              <w:rPr>
                <w:noProof/>
                <w:webHidden/>
              </w:rPr>
              <w:tab/>
            </w:r>
            <w:r>
              <w:rPr>
                <w:noProof/>
                <w:webHidden/>
              </w:rPr>
              <w:fldChar w:fldCharType="begin"/>
            </w:r>
            <w:r>
              <w:rPr>
                <w:noProof/>
                <w:webHidden/>
              </w:rPr>
              <w:instrText xml:space="preserve"> PAGEREF _Toc499134715 \h </w:instrText>
            </w:r>
            <w:r>
              <w:rPr>
                <w:noProof/>
                <w:webHidden/>
              </w:rPr>
            </w:r>
            <w:r>
              <w:rPr>
                <w:noProof/>
                <w:webHidden/>
              </w:rPr>
              <w:fldChar w:fldCharType="separate"/>
            </w:r>
            <w:r>
              <w:rPr>
                <w:noProof/>
                <w:webHidden/>
              </w:rPr>
              <w:t>7</w:t>
            </w:r>
            <w:r>
              <w:rPr>
                <w:noProof/>
                <w:webHidden/>
              </w:rPr>
              <w:fldChar w:fldCharType="end"/>
            </w:r>
          </w:hyperlink>
        </w:p>
        <w:p w14:paraId="5F944A8B" w14:textId="5CB62585" w:rsidR="00941DA3" w:rsidRDefault="00941DA3">
          <w:pPr>
            <w:pStyle w:val="TOC4"/>
            <w:tabs>
              <w:tab w:val="right" w:leader="dot" w:pos="9350"/>
            </w:tabs>
            <w:rPr>
              <w:rFonts w:eastAsiaTheme="minorEastAsia"/>
              <w:noProof/>
            </w:rPr>
          </w:pPr>
          <w:hyperlink w:anchor="_Toc499134716" w:history="1">
            <w:r w:rsidRPr="00F65EA1">
              <w:rPr>
                <w:rStyle w:val="Hyperlink"/>
                <w:noProof/>
              </w:rPr>
              <w:t>1.1.1 Illustratability Does Not Define Domains of Information</w:t>
            </w:r>
            <w:r>
              <w:rPr>
                <w:noProof/>
                <w:webHidden/>
              </w:rPr>
              <w:tab/>
            </w:r>
            <w:r>
              <w:rPr>
                <w:noProof/>
                <w:webHidden/>
              </w:rPr>
              <w:fldChar w:fldCharType="begin"/>
            </w:r>
            <w:r>
              <w:rPr>
                <w:noProof/>
                <w:webHidden/>
              </w:rPr>
              <w:instrText xml:space="preserve"> PAGEREF _Toc499134716 \h </w:instrText>
            </w:r>
            <w:r>
              <w:rPr>
                <w:noProof/>
                <w:webHidden/>
              </w:rPr>
            </w:r>
            <w:r>
              <w:rPr>
                <w:noProof/>
                <w:webHidden/>
              </w:rPr>
              <w:fldChar w:fldCharType="separate"/>
            </w:r>
            <w:r>
              <w:rPr>
                <w:noProof/>
                <w:webHidden/>
              </w:rPr>
              <w:t>10</w:t>
            </w:r>
            <w:r>
              <w:rPr>
                <w:noProof/>
                <w:webHidden/>
              </w:rPr>
              <w:fldChar w:fldCharType="end"/>
            </w:r>
          </w:hyperlink>
        </w:p>
        <w:p w14:paraId="56FC9787" w14:textId="7F6CBFD4" w:rsidR="00941DA3" w:rsidRDefault="00941DA3">
          <w:pPr>
            <w:pStyle w:val="TOC4"/>
            <w:tabs>
              <w:tab w:val="right" w:leader="dot" w:pos="9350"/>
            </w:tabs>
            <w:rPr>
              <w:rFonts w:eastAsiaTheme="minorEastAsia"/>
              <w:noProof/>
            </w:rPr>
          </w:pPr>
          <w:hyperlink w:anchor="_Toc499134717" w:history="1">
            <w:r w:rsidRPr="00F65EA1">
              <w:rPr>
                <w:rStyle w:val="Hyperlink"/>
                <w:noProof/>
              </w:rPr>
              <w:t>1.1.2 Domains Other than Space and Time</w:t>
            </w:r>
            <w:r>
              <w:rPr>
                <w:noProof/>
                <w:webHidden/>
              </w:rPr>
              <w:tab/>
            </w:r>
            <w:r>
              <w:rPr>
                <w:noProof/>
                <w:webHidden/>
              </w:rPr>
              <w:fldChar w:fldCharType="begin"/>
            </w:r>
            <w:r>
              <w:rPr>
                <w:noProof/>
                <w:webHidden/>
              </w:rPr>
              <w:instrText xml:space="preserve"> PAGEREF _Toc499134717 \h </w:instrText>
            </w:r>
            <w:r>
              <w:rPr>
                <w:noProof/>
                <w:webHidden/>
              </w:rPr>
            </w:r>
            <w:r>
              <w:rPr>
                <w:noProof/>
                <w:webHidden/>
              </w:rPr>
              <w:fldChar w:fldCharType="separate"/>
            </w:r>
            <w:r>
              <w:rPr>
                <w:noProof/>
                <w:webHidden/>
              </w:rPr>
              <w:t>10</w:t>
            </w:r>
            <w:r>
              <w:rPr>
                <w:noProof/>
                <w:webHidden/>
              </w:rPr>
              <w:fldChar w:fldCharType="end"/>
            </w:r>
          </w:hyperlink>
        </w:p>
        <w:p w14:paraId="334DF880" w14:textId="2BCDDC37" w:rsidR="00941DA3" w:rsidRDefault="00941DA3">
          <w:pPr>
            <w:pStyle w:val="TOC4"/>
            <w:tabs>
              <w:tab w:val="right" w:leader="dot" w:pos="9350"/>
            </w:tabs>
            <w:rPr>
              <w:rFonts w:eastAsiaTheme="minorEastAsia"/>
              <w:noProof/>
            </w:rPr>
          </w:pPr>
          <w:hyperlink w:anchor="_Toc499134718" w:history="1">
            <w:r w:rsidRPr="00F65EA1">
              <w:rPr>
                <w:rStyle w:val="Hyperlink"/>
                <w:noProof/>
              </w:rPr>
              <w:t>1.1.3 2D Spatial Reconstruction – The iPosition Task</w:t>
            </w:r>
            <w:r>
              <w:rPr>
                <w:noProof/>
                <w:webHidden/>
              </w:rPr>
              <w:tab/>
            </w:r>
            <w:r>
              <w:rPr>
                <w:noProof/>
                <w:webHidden/>
              </w:rPr>
              <w:fldChar w:fldCharType="begin"/>
            </w:r>
            <w:r>
              <w:rPr>
                <w:noProof/>
                <w:webHidden/>
              </w:rPr>
              <w:instrText xml:space="preserve"> PAGEREF _Toc499134718 \h </w:instrText>
            </w:r>
            <w:r>
              <w:rPr>
                <w:noProof/>
                <w:webHidden/>
              </w:rPr>
            </w:r>
            <w:r>
              <w:rPr>
                <w:noProof/>
                <w:webHidden/>
              </w:rPr>
              <w:fldChar w:fldCharType="separate"/>
            </w:r>
            <w:r>
              <w:rPr>
                <w:noProof/>
                <w:webHidden/>
              </w:rPr>
              <w:t>12</w:t>
            </w:r>
            <w:r>
              <w:rPr>
                <w:noProof/>
                <w:webHidden/>
              </w:rPr>
              <w:fldChar w:fldCharType="end"/>
            </w:r>
          </w:hyperlink>
        </w:p>
        <w:p w14:paraId="514313E6" w14:textId="125490EB" w:rsidR="00941DA3" w:rsidRDefault="00941DA3">
          <w:pPr>
            <w:pStyle w:val="TOC4"/>
            <w:tabs>
              <w:tab w:val="right" w:leader="dot" w:pos="9350"/>
            </w:tabs>
            <w:rPr>
              <w:rFonts w:eastAsiaTheme="minorEastAsia"/>
              <w:noProof/>
            </w:rPr>
          </w:pPr>
          <w:hyperlink w:anchor="_Toc499134719" w:history="1">
            <w:r w:rsidRPr="00F65EA1">
              <w:rPr>
                <w:rStyle w:val="Hyperlink"/>
                <w:noProof/>
              </w:rPr>
              <w:t>1.1.4 Sampling and Encoding During Study</w:t>
            </w:r>
            <w:r>
              <w:rPr>
                <w:noProof/>
                <w:webHidden/>
              </w:rPr>
              <w:tab/>
            </w:r>
            <w:r>
              <w:rPr>
                <w:noProof/>
                <w:webHidden/>
              </w:rPr>
              <w:fldChar w:fldCharType="begin"/>
            </w:r>
            <w:r>
              <w:rPr>
                <w:noProof/>
                <w:webHidden/>
              </w:rPr>
              <w:instrText xml:space="preserve"> PAGEREF _Toc499134719 \h </w:instrText>
            </w:r>
            <w:r>
              <w:rPr>
                <w:noProof/>
                <w:webHidden/>
              </w:rPr>
            </w:r>
            <w:r>
              <w:rPr>
                <w:noProof/>
                <w:webHidden/>
              </w:rPr>
              <w:fldChar w:fldCharType="separate"/>
            </w:r>
            <w:r>
              <w:rPr>
                <w:noProof/>
                <w:webHidden/>
              </w:rPr>
              <w:t>16</w:t>
            </w:r>
            <w:r>
              <w:rPr>
                <w:noProof/>
                <w:webHidden/>
              </w:rPr>
              <w:fldChar w:fldCharType="end"/>
            </w:r>
          </w:hyperlink>
        </w:p>
        <w:p w14:paraId="155F50C0" w14:textId="60538D6D" w:rsidR="00941DA3" w:rsidRDefault="00941DA3">
          <w:pPr>
            <w:pStyle w:val="TOC2"/>
            <w:tabs>
              <w:tab w:val="right" w:leader="dot" w:pos="9350"/>
            </w:tabs>
            <w:rPr>
              <w:rFonts w:eastAsiaTheme="minorEastAsia"/>
              <w:noProof/>
            </w:rPr>
          </w:pPr>
          <w:hyperlink w:anchor="_Toc499134720" w:history="1">
            <w:r w:rsidRPr="00F65EA1">
              <w:rPr>
                <w:rStyle w:val="Hyperlink"/>
                <w:noProof/>
              </w:rPr>
              <w:t>1.2 Overview of Chapters</w:t>
            </w:r>
            <w:r>
              <w:rPr>
                <w:noProof/>
                <w:webHidden/>
              </w:rPr>
              <w:tab/>
            </w:r>
            <w:r>
              <w:rPr>
                <w:noProof/>
                <w:webHidden/>
              </w:rPr>
              <w:fldChar w:fldCharType="begin"/>
            </w:r>
            <w:r>
              <w:rPr>
                <w:noProof/>
                <w:webHidden/>
              </w:rPr>
              <w:instrText xml:space="preserve"> PAGEREF _Toc499134720 \h </w:instrText>
            </w:r>
            <w:r>
              <w:rPr>
                <w:noProof/>
                <w:webHidden/>
              </w:rPr>
            </w:r>
            <w:r>
              <w:rPr>
                <w:noProof/>
                <w:webHidden/>
              </w:rPr>
              <w:fldChar w:fldCharType="separate"/>
            </w:r>
            <w:r>
              <w:rPr>
                <w:noProof/>
                <w:webHidden/>
              </w:rPr>
              <w:t>17</w:t>
            </w:r>
            <w:r>
              <w:rPr>
                <w:noProof/>
                <w:webHidden/>
              </w:rPr>
              <w:fldChar w:fldCharType="end"/>
            </w:r>
          </w:hyperlink>
        </w:p>
        <w:p w14:paraId="04A98256" w14:textId="05EEAF16" w:rsidR="00941DA3" w:rsidRDefault="00941DA3">
          <w:pPr>
            <w:pStyle w:val="TOC4"/>
            <w:tabs>
              <w:tab w:val="right" w:leader="dot" w:pos="9350"/>
            </w:tabs>
            <w:rPr>
              <w:rFonts w:eastAsiaTheme="minorEastAsia"/>
              <w:noProof/>
            </w:rPr>
          </w:pPr>
          <w:hyperlink w:anchor="_Toc499134721" w:history="1">
            <w:r w:rsidRPr="00F65EA1">
              <w:rPr>
                <w:rStyle w:val="Hyperlink"/>
                <w:noProof/>
              </w:rPr>
              <w:t>1.2.1 Reconstructing Relational Information</w:t>
            </w:r>
            <w:r>
              <w:rPr>
                <w:noProof/>
                <w:webHidden/>
              </w:rPr>
              <w:tab/>
            </w:r>
            <w:r>
              <w:rPr>
                <w:noProof/>
                <w:webHidden/>
              </w:rPr>
              <w:fldChar w:fldCharType="begin"/>
            </w:r>
            <w:r>
              <w:rPr>
                <w:noProof/>
                <w:webHidden/>
              </w:rPr>
              <w:instrText xml:space="preserve"> PAGEREF _Toc499134721 \h </w:instrText>
            </w:r>
            <w:r>
              <w:rPr>
                <w:noProof/>
                <w:webHidden/>
              </w:rPr>
            </w:r>
            <w:r>
              <w:rPr>
                <w:noProof/>
                <w:webHidden/>
              </w:rPr>
              <w:fldChar w:fldCharType="separate"/>
            </w:r>
            <w:r>
              <w:rPr>
                <w:noProof/>
                <w:webHidden/>
              </w:rPr>
              <w:t>17</w:t>
            </w:r>
            <w:r>
              <w:rPr>
                <w:noProof/>
                <w:webHidden/>
              </w:rPr>
              <w:fldChar w:fldCharType="end"/>
            </w:r>
          </w:hyperlink>
        </w:p>
        <w:p w14:paraId="75F9D3A3" w14:textId="08A31F45" w:rsidR="00941DA3" w:rsidRDefault="00941DA3">
          <w:pPr>
            <w:pStyle w:val="TOC4"/>
            <w:tabs>
              <w:tab w:val="right" w:leader="dot" w:pos="9350"/>
            </w:tabs>
            <w:rPr>
              <w:rFonts w:eastAsiaTheme="minorEastAsia"/>
              <w:noProof/>
            </w:rPr>
          </w:pPr>
          <w:hyperlink w:anchor="_Toc499134722" w:history="1">
            <w:r w:rsidRPr="00F65EA1">
              <w:rPr>
                <w:rStyle w:val="Hyperlink"/>
                <w:noProof/>
              </w:rPr>
              <w:t>1.2.2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499134722 \h </w:instrText>
            </w:r>
            <w:r>
              <w:rPr>
                <w:noProof/>
                <w:webHidden/>
              </w:rPr>
            </w:r>
            <w:r>
              <w:rPr>
                <w:noProof/>
                <w:webHidden/>
              </w:rPr>
              <w:fldChar w:fldCharType="separate"/>
            </w:r>
            <w:r>
              <w:rPr>
                <w:noProof/>
                <w:webHidden/>
              </w:rPr>
              <w:t>18</w:t>
            </w:r>
            <w:r>
              <w:rPr>
                <w:noProof/>
                <w:webHidden/>
              </w:rPr>
              <w:fldChar w:fldCharType="end"/>
            </w:r>
          </w:hyperlink>
        </w:p>
        <w:p w14:paraId="0C390F7A" w14:textId="7093F110" w:rsidR="00941DA3" w:rsidRDefault="00941DA3">
          <w:pPr>
            <w:pStyle w:val="TOC4"/>
            <w:tabs>
              <w:tab w:val="right" w:leader="dot" w:pos="9350"/>
            </w:tabs>
            <w:rPr>
              <w:rFonts w:eastAsiaTheme="minorEastAsia"/>
              <w:noProof/>
            </w:rPr>
          </w:pPr>
          <w:hyperlink w:anchor="_Toc499134723" w:history="1">
            <w:r w:rsidRPr="00F65EA1">
              <w:rPr>
                <w:rStyle w:val="Hyperlink"/>
                <w:noProof/>
              </w:rPr>
              <w:t>1.2.3 Spatiotemporal Navigation, Sampling, and Information Encoding in Virtual Reality</w:t>
            </w:r>
            <w:r>
              <w:rPr>
                <w:noProof/>
                <w:webHidden/>
              </w:rPr>
              <w:tab/>
            </w:r>
            <w:r>
              <w:rPr>
                <w:noProof/>
                <w:webHidden/>
              </w:rPr>
              <w:fldChar w:fldCharType="begin"/>
            </w:r>
            <w:r>
              <w:rPr>
                <w:noProof/>
                <w:webHidden/>
              </w:rPr>
              <w:instrText xml:space="preserve"> PAGEREF _Toc499134723 \h </w:instrText>
            </w:r>
            <w:r>
              <w:rPr>
                <w:noProof/>
                <w:webHidden/>
              </w:rPr>
            </w:r>
            <w:r>
              <w:rPr>
                <w:noProof/>
                <w:webHidden/>
              </w:rPr>
              <w:fldChar w:fldCharType="separate"/>
            </w:r>
            <w:r>
              <w:rPr>
                <w:noProof/>
                <w:webHidden/>
              </w:rPr>
              <w:t>20</w:t>
            </w:r>
            <w:r>
              <w:rPr>
                <w:noProof/>
                <w:webHidden/>
              </w:rPr>
              <w:fldChar w:fldCharType="end"/>
            </w:r>
          </w:hyperlink>
        </w:p>
        <w:p w14:paraId="04136728" w14:textId="64CAE59A" w:rsidR="00941DA3" w:rsidRDefault="00941DA3">
          <w:pPr>
            <w:pStyle w:val="TOC1"/>
            <w:tabs>
              <w:tab w:val="right" w:leader="dot" w:pos="9350"/>
            </w:tabs>
            <w:rPr>
              <w:rFonts w:eastAsiaTheme="minorEastAsia"/>
              <w:noProof/>
            </w:rPr>
          </w:pPr>
          <w:hyperlink w:anchor="_Toc499134724" w:history="1">
            <w:r w:rsidRPr="00F65EA1">
              <w:rPr>
                <w:rStyle w:val="Hyperlink"/>
                <w:noProof/>
              </w:rPr>
              <w:t>Chapter 2: Reconstructing Relational Information</w:t>
            </w:r>
            <w:r>
              <w:rPr>
                <w:noProof/>
                <w:webHidden/>
              </w:rPr>
              <w:tab/>
            </w:r>
            <w:r>
              <w:rPr>
                <w:noProof/>
                <w:webHidden/>
              </w:rPr>
              <w:fldChar w:fldCharType="begin"/>
            </w:r>
            <w:r>
              <w:rPr>
                <w:noProof/>
                <w:webHidden/>
              </w:rPr>
              <w:instrText xml:space="preserve"> PAGEREF _Toc499134724 \h </w:instrText>
            </w:r>
            <w:r>
              <w:rPr>
                <w:noProof/>
                <w:webHidden/>
              </w:rPr>
            </w:r>
            <w:r>
              <w:rPr>
                <w:noProof/>
                <w:webHidden/>
              </w:rPr>
              <w:fldChar w:fldCharType="separate"/>
            </w:r>
            <w:r>
              <w:rPr>
                <w:noProof/>
                <w:webHidden/>
              </w:rPr>
              <w:t>21</w:t>
            </w:r>
            <w:r>
              <w:rPr>
                <w:noProof/>
                <w:webHidden/>
              </w:rPr>
              <w:fldChar w:fldCharType="end"/>
            </w:r>
          </w:hyperlink>
        </w:p>
        <w:p w14:paraId="776926F8" w14:textId="15F6607F" w:rsidR="00941DA3" w:rsidRDefault="00941DA3">
          <w:pPr>
            <w:pStyle w:val="TOC2"/>
            <w:tabs>
              <w:tab w:val="right" w:leader="dot" w:pos="9350"/>
            </w:tabs>
            <w:rPr>
              <w:rFonts w:eastAsiaTheme="minorEastAsia"/>
              <w:noProof/>
            </w:rPr>
          </w:pPr>
          <w:hyperlink w:anchor="_Toc499134725" w:history="1">
            <w:r w:rsidRPr="00F65EA1">
              <w:rPr>
                <w:rStyle w:val="Hyperlink"/>
                <w:noProof/>
              </w:rPr>
              <w:t>2.1 Introduction</w:t>
            </w:r>
            <w:r>
              <w:rPr>
                <w:noProof/>
                <w:webHidden/>
              </w:rPr>
              <w:tab/>
            </w:r>
            <w:r>
              <w:rPr>
                <w:noProof/>
                <w:webHidden/>
              </w:rPr>
              <w:fldChar w:fldCharType="begin"/>
            </w:r>
            <w:r>
              <w:rPr>
                <w:noProof/>
                <w:webHidden/>
              </w:rPr>
              <w:instrText xml:space="preserve"> PAGEREF _Toc499134725 \h </w:instrText>
            </w:r>
            <w:r>
              <w:rPr>
                <w:noProof/>
                <w:webHidden/>
              </w:rPr>
            </w:r>
            <w:r>
              <w:rPr>
                <w:noProof/>
                <w:webHidden/>
              </w:rPr>
              <w:fldChar w:fldCharType="separate"/>
            </w:r>
            <w:r>
              <w:rPr>
                <w:noProof/>
                <w:webHidden/>
              </w:rPr>
              <w:t>21</w:t>
            </w:r>
            <w:r>
              <w:rPr>
                <w:noProof/>
                <w:webHidden/>
              </w:rPr>
              <w:fldChar w:fldCharType="end"/>
            </w:r>
          </w:hyperlink>
        </w:p>
        <w:p w14:paraId="1808F633" w14:textId="4DDAD669" w:rsidR="00941DA3" w:rsidRDefault="00941DA3">
          <w:pPr>
            <w:pStyle w:val="TOC2"/>
            <w:tabs>
              <w:tab w:val="right" w:leader="dot" w:pos="9350"/>
            </w:tabs>
            <w:rPr>
              <w:rFonts w:eastAsiaTheme="minorEastAsia"/>
              <w:noProof/>
            </w:rPr>
          </w:pPr>
          <w:hyperlink w:anchor="_Toc499134726" w:history="1">
            <w:r w:rsidRPr="00F65EA1">
              <w:rPr>
                <w:rStyle w:val="Hyperlink"/>
                <w:noProof/>
              </w:rPr>
              <w:t>2.2 Materials and Methods</w:t>
            </w:r>
            <w:r>
              <w:rPr>
                <w:noProof/>
                <w:webHidden/>
              </w:rPr>
              <w:tab/>
            </w:r>
            <w:r>
              <w:rPr>
                <w:noProof/>
                <w:webHidden/>
              </w:rPr>
              <w:fldChar w:fldCharType="begin"/>
            </w:r>
            <w:r>
              <w:rPr>
                <w:noProof/>
                <w:webHidden/>
              </w:rPr>
              <w:instrText xml:space="preserve"> PAGEREF _Toc499134726 \h </w:instrText>
            </w:r>
            <w:r>
              <w:rPr>
                <w:noProof/>
                <w:webHidden/>
              </w:rPr>
            </w:r>
            <w:r>
              <w:rPr>
                <w:noProof/>
                <w:webHidden/>
              </w:rPr>
              <w:fldChar w:fldCharType="separate"/>
            </w:r>
            <w:r>
              <w:rPr>
                <w:noProof/>
                <w:webHidden/>
              </w:rPr>
              <w:t>24</w:t>
            </w:r>
            <w:r>
              <w:rPr>
                <w:noProof/>
                <w:webHidden/>
              </w:rPr>
              <w:fldChar w:fldCharType="end"/>
            </w:r>
          </w:hyperlink>
        </w:p>
        <w:p w14:paraId="2AD9D0FB" w14:textId="6CB8EB2D" w:rsidR="00941DA3" w:rsidRDefault="00941DA3">
          <w:pPr>
            <w:pStyle w:val="TOC3"/>
            <w:tabs>
              <w:tab w:val="right" w:leader="dot" w:pos="9350"/>
            </w:tabs>
            <w:rPr>
              <w:rFonts w:eastAsiaTheme="minorEastAsia"/>
              <w:noProof/>
            </w:rPr>
          </w:pPr>
          <w:hyperlink w:anchor="_Toc499134727" w:history="1">
            <w:r w:rsidRPr="00F65EA1">
              <w:rPr>
                <w:rStyle w:val="Hyperlink"/>
                <w:noProof/>
              </w:rPr>
              <w:t>2.2.1 Participants</w:t>
            </w:r>
            <w:r>
              <w:rPr>
                <w:noProof/>
                <w:webHidden/>
              </w:rPr>
              <w:tab/>
            </w:r>
            <w:r>
              <w:rPr>
                <w:noProof/>
                <w:webHidden/>
              </w:rPr>
              <w:fldChar w:fldCharType="begin"/>
            </w:r>
            <w:r>
              <w:rPr>
                <w:noProof/>
                <w:webHidden/>
              </w:rPr>
              <w:instrText xml:space="preserve"> PAGEREF _Toc499134727 \h </w:instrText>
            </w:r>
            <w:r>
              <w:rPr>
                <w:noProof/>
                <w:webHidden/>
              </w:rPr>
            </w:r>
            <w:r>
              <w:rPr>
                <w:noProof/>
                <w:webHidden/>
              </w:rPr>
              <w:fldChar w:fldCharType="separate"/>
            </w:r>
            <w:r>
              <w:rPr>
                <w:noProof/>
                <w:webHidden/>
              </w:rPr>
              <w:t>24</w:t>
            </w:r>
            <w:r>
              <w:rPr>
                <w:noProof/>
                <w:webHidden/>
              </w:rPr>
              <w:fldChar w:fldCharType="end"/>
            </w:r>
          </w:hyperlink>
        </w:p>
        <w:p w14:paraId="0132E77B" w14:textId="1426D1F3" w:rsidR="00941DA3" w:rsidRDefault="00941DA3">
          <w:pPr>
            <w:pStyle w:val="TOC3"/>
            <w:tabs>
              <w:tab w:val="right" w:leader="dot" w:pos="9350"/>
            </w:tabs>
            <w:rPr>
              <w:rFonts w:eastAsiaTheme="minorEastAsia"/>
              <w:noProof/>
            </w:rPr>
          </w:pPr>
          <w:hyperlink w:anchor="_Toc499134728" w:history="1">
            <w:r w:rsidRPr="00F65EA1">
              <w:rPr>
                <w:rStyle w:val="Hyperlink"/>
                <w:noProof/>
              </w:rPr>
              <w:t>2.2.2 Experimental Paradigm</w:t>
            </w:r>
            <w:r>
              <w:rPr>
                <w:noProof/>
                <w:webHidden/>
              </w:rPr>
              <w:tab/>
            </w:r>
            <w:r>
              <w:rPr>
                <w:noProof/>
                <w:webHidden/>
              </w:rPr>
              <w:fldChar w:fldCharType="begin"/>
            </w:r>
            <w:r>
              <w:rPr>
                <w:noProof/>
                <w:webHidden/>
              </w:rPr>
              <w:instrText xml:space="preserve"> PAGEREF _Toc499134728 \h </w:instrText>
            </w:r>
            <w:r>
              <w:rPr>
                <w:noProof/>
                <w:webHidden/>
              </w:rPr>
            </w:r>
            <w:r>
              <w:rPr>
                <w:noProof/>
                <w:webHidden/>
              </w:rPr>
              <w:fldChar w:fldCharType="separate"/>
            </w:r>
            <w:r>
              <w:rPr>
                <w:noProof/>
                <w:webHidden/>
              </w:rPr>
              <w:t>25</w:t>
            </w:r>
            <w:r>
              <w:rPr>
                <w:noProof/>
                <w:webHidden/>
              </w:rPr>
              <w:fldChar w:fldCharType="end"/>
            </w:r>
          </w:hyperlink>
        </w:p>
        <w:p w14:paraId="18E7194D" w14:textId="50A09A1A" w:rsidR="00941DA3" w:rsidRDefault="00941DA3">
          <w:pPr>
            <w:pStyle w:val="TOC3"/>
            <w:tabs>
              <w:tab w:val="right" w:leader="dot" w:pos="9350"/>
            </w:tabs>
            <w:rPr>
              <w:rFonts w:eastAsiaTheme="minorEastAsia"/>
              <w:noProof/>
            </w:rPr>
          </w:pPr>
          <w:hyperlink w:anchor="_Toc499134729" w:history="1">
            <w:r w:rsidRPr="00F65EA1">
              <w:rPr>
                <w:rStyle w:val="Hyperlink"/>
                <w:noProof/>
              </w:rPr>
              <w:t>2.2.3 Analysis Methods</w:t>
            </w:r>
            <w:r>
              <w:rPr>
                <w:noProof/>
                <w:webHidden/>
              </w:rPr>
              <w:tab/>
            </w:r>
            <w:r>
              <w:rPr>
                <w:noProof/>
                <w:webHidden/>
              </w:rPr>
              <w:fldChar w:fldCharType="begin"/>
            </w:r>
            <w:r>
              <w:rPr>
                <w:noProof/>
                <w:webHidden/>
              </w:rPr>
              <w:instrText xml:space="preserve"> PAGEREF _Toc499134729 \h </w:instrText>
            </w:r>
            <w:r>
              <w:rPr>
                <w:noProof/>
                <w:webHidden/>
              </w:rPr>
            </w:r>
            <w:r>
              <w:rPr>
                <w:noProof/>
                <w:webHidden/>
              </w:rPr>
              <w:fldChar w:fldCharType="separate"/>
            </w:r>
            <w:r>
              <w:rPr>
                <w:noProof/>
                <w:webHidden/>
              </w:rPr>
              <w:t>26</w:t>
            </w:r>
            <w:r>
              <w:rPr>
                <w:noProof/>
                <w:webHidden/>
              </w:rPr>
              <w:fldChar w:fldCharType="end"/>
            </w:r>
          </w:hyperlink>
        </w:p>
        <w:p w14:paraId="74C25A9D" w14:textId="5135B810" w:rsidR="00941DA3" w:rsidRDefault="00941DA3">
          <w:pPr>
            <w:pStyle w:val="TOC4"/>
            <w:tabs>
              <w:tab w:val="right" w:leader="dot" w:pos="9350"/>
            </w:tabs>
            <w:rPr>
              <w:rFonts w:eastAsiaTheme="minorEastAsia"/>
              <w:noProof/>
            </w:rPr>
          </w:pPr>
          <w:hyperlink w:anchor="_Toc499134730" w:history="1">
            <w:r w:rsidRPr="00F65EA1">
              <w:rPr>
                <w:rStyle w:val="Hyperlink"/>
                <w:noProof/>
              </w:rPr>
              <w:t>2.2.3.1 Identity Remapping</w:t>
            </w:r>
            <w:r>
              <w:rPr>
                <w:noProof/>
                <w:webHidden/>
              </w:rPr>
              <w:tab/>
            </w:r>
            <w:r>
              <w:rPr>
                <w:noProof/>
                <w:webHidden/>
              </w:rPr>
              <w:fldChar w:fldCharType="begin"/>
            </w:r>
            <w:r>
              <w:rPr>
                <w:noProof/>
                <w:webHidden/>
              </w:rPr>
              <w:instrText xml:space="preserve"> PAGEREF _Toc499134730 \h </w:instrText>
            </w:r>
            <w:r>
              <w:rPr>
                <w:noProof/>
                <w:webHidden/>
              </w:rPr>
            </w:r>
            <w:r>
              <w:rPr>
                <w:noProof/>
                <w:webHidden/>
              </w:rPr>
              <w:fldChar w:fldCharType="separate"/>
            </w:r>
            <w:r>
              <w:rPr>
                <w:noProof/>
                <w:webHidden/>
              </w:rPr>
              <w:t>27</w:t>
            </w:r>
            <w:r>
              <w:rPr>
                <w:noProof/>
                <w:webHidden/>
              </w:rPr>
              <w:fldChar w:fldCharType="end"/>
            </w:r>
          </w:hyperlink>
        </w:p>
        <w:p w14:paraId="5F1B34DA" w14:textId="4296754E" w:rsidR="00941DA3" w:rsidRDefault="00941DA3">
          <w:pPr>
            <w:pStyle w:val="TOC4"/>
            <w:tabs>
              <w:tab w:val="right" w:leader="dot" w:pos="9350"/>
            </w:tabs>
            <w:rPr>
              <w:rFonts w:eastAsiaTheme="minorEastAsia"/>
              <w:noProof/>
            </w:rPr>
          </w:pPr>
          <w:hyperlink w:anchor="_Toc499134731" w:history="1">
            <w:r w:rsidRPr="00F65EA1">
              <w:rPr>
                <w:rStyle w:val="Hyperlink"/>
                <w:noProof/>
              </w:rPr>
              <w:t>2.2.3.2 Global Error Transformations</w:t>
            </w:r>
            <w:r>
              <w:rPr>
                <w:noProof/>
                <w:webHidden/>
              </w:rPr>
              <w:tab/>
            </w:r>
            <w:r>
              <w:rPr>
                <w:noProof/>
                <w:webHidden/>
              </w:rPr>
              <w:fldChar w:fldCharType="begin"/>
            </w:r>
            <w:r>
              <w:rPr>
                <w:noProof/>
                <w:webHidden/>
              </w:rPr>
              <w:instrText xml:space="preserve"> PAGEREF _Toc499134731 \h </w:instrText>
            </w:r>
            <w:r>
              <w:rPr>
                <w:noProof/>
                <w:webHidden/>
              </w:rPr>
            </w:r>
            <w:r>
              <w:rPr>
                <w:noProof/>
                <w:webHidden/>
              </w:rPr>
              <w:fldChar w:fldCharType="separate"/>
            </w:r>
            <w:r>
              <w:rPr>
                <w:noProof/>
                <w:webHidden/>
              </w:rPr>
              <w:t>27</w:t>
            </w:r>
            <w:r>
              <w:rPr>
                <w:noProof/>
                <w:webHidden/>
              </w:rPr>
              <w:fldChar w:fldCharType="end"/>
            </w:r>
          </w:hyperlink>
        </w:p>
        <w:p w14:paraId="31C78283" w14:textId="1BA25856" w:rsidR="00941DA3" w:rsidRDefault="00941DA3">
          <w:pPr>
            <w:pStyle w:val="TOC4"/>
            <w:tabs>
              <w:tab w:val="right" w:leader="dot" w:pos="9350"/>
            </w:tabs>
            <w:rPr>
              <w:rFonts w:eastAsiaTheme="minorEastAsia"/>
              <w:noProof/>
            </w:rPr>
          </w:pPr>
          <w:hyperlink w:anchor="_Toc499134732" w:history="1">
            <w:r w:rsidRPr="00F65EA1">
              <w:rPr>
                <w:rStyle w:val="Hyperlink"/>
                <w:noProof/>
              </w:rPr>
              <w:t>2.2.3.3 Location Placement Evaluation</w:t>
            </w:r>
            <w:r>
              <w:rPr>
                <w:noProof/>
                <w:webHidden/>
              </w:rPr>
              <w:tab/>
            </w:r>
            <w:r>
              <w:rPr>
                <w:noProof/>
                <w:webHidden/>
              </w:rPr>
              <w:fldChar w:fldCharType="begin"/>
            </w:r>
            <w:r>
              <w:rPr>
                <w:noProof/>
                <w:webHidden/>
              </w:rPr>
              <w:instrText xml:space="preserve"> PAGEREF _Toc499134732 \h </w:instrText>
            </w:r>
            <w:r>
              <w:rPr>
                <w:noProof/>
                <w:webHidden/>
              </w:rPr>
            </w:r>
            <w:r>
              <w:rPr>
                <w:noProof/>
                <w:webHidden/>
              </w:rPr>
              <w:fldChar w:fldCharType="separate"/>
            </w:r>
            <w:r>
              <w:rPr>
                <w:noProof/>
                <w:webHidden/>
              </w:rPr>
              <w:t>28</w:t>
            </w:r>
            <w:r>
              <w:rPr>
                <w:noProof/>
                <w:webHidden/>
              </w:rPr>
              <w:fldChar w:fldCharType="end"/>
            </w:r>
          </w:hyperlink>
        </w:p>
        <w:p w14:paraId="4DE6A3F8" w14:textId="3E83B00E" w:rsidR="00941DA3" w:rsidRDefault="00941DA3">
          <w:pPr>
            <w:pStyle w:val="TOC4"/>
            <w:tabs>
              <w:tab w:val="right" w:leader="dot" w:pos="9350"/>
            </w:tabs>
            <w:rPr>
              <w:rFonts w:eastAsiaTheme="minorEastAsia"/>
              <w:noProof/>
            </w:rPr>
          </w:pPr>
          <w:hyperlink w:anchor="_Toc499134733" w:history="1">
            <w:r w:rsidRPr="00F65EA1">
              <w:rPr>
                <w:rStyle w:val="Hyperlink"/>
                <w:noProof/>
              </w:rPr>
              <w:t>2.2.3.4 Compound Identity Error Evaluation</w:t>
            </w:r>
            <w:r>
              <w:rPr>
                <w:noProof/>
                <w:webHidden/>
              </w:rPr>
              <w:tab/>
            </w:r>
            <w:r>
              <w:rPr>
                <w:noProof/>
                <w:webHidden/>
              </w:rPr>
              <w:fldChar w:fldCharType="begin"/>
            </w:r>
            <w:r>
              <w:rPr>
                <w:noProof/>
                <w:webHidden/>
              </w:rPr>
              <w:instrText xml:space="preserve"> PAGEREF _Toc499134733 \h </w:instrText>
            </w:r>
            <w:r>
              <w:rPr>
                <w:noProof/>
                <w:webHidden/>
              </w:rPr>
            </w:r>
            <w:r>
              <w:rPr>
                <w:noProof/>
                <w:webHidden/>
              </w:rPr>
              <w:fldChar w:fldCharType="separate"/>
            </w:r>
            <w:r>
              <w:rPr>
                <w:noProof/>
                <w:webHidden/>
              </w:rPr>
              <w:t>29</w:t>
            </w:r>
            <w:r>
              <w:rPr>
                <w:noProof/>
                <w:webHidden/>
              </w:rPr>
              <w:fldChar w:fldCharType="end"/>
            </w:r>
          </w:hyperlink>
        </w:p>
        <w:p w14:paraId="242D4CC5" w14:textId="5C9A2586" w:rsidR="00941DA3" w:rsidRDefault="00941DA3">
          <w:pPr>
            <w:pStyle w:val="TOC4"/>
            <w:tabs>
              <w:tab w:val="right" w:leader="dot" w:pos="9350"/>
            </w:tabs>
            <w:rPr>
              <w:rFonts w:eastAsiaTheme="minorEastAsia"/>
              <w:noProof/>
            </w:rPr>
          </w:pPr>
          <w:hyperlink w:anchor="_Toc499134734" w:history="1">
            <w:r w:rsidRPr="00F65EA1">
              <w:rPr>
                <w:rStyle w:val="Hyperlink"/>
                <w:noProof/>
              </w:rPr>
              <w:t>2.2.3.5 Gestalten Shape-Like Information</w:t>
            </w:r>
            <w:r>
              <w:rPr>
                <w:noProof/>
                <w:webHidden/>
              </w:rPr>
              <w:tab/>
            </w:r>
            <w:r>
              <w:rPr>
                <w:noProof/>
                <w:webHidden/>
              </w:rPr>
              <w:fldChar w:fldCharType="begin"/>
            </w:r>
            <w:r>
              <w:rPr>
                <w:noProof/>
                <w:webHidden/>
              </w:rPr>
              <w:instrText xml:space="preserve"> PAGEREF _Toc499134734 \h </w:instrText>
            </w:r>
            <w:r>
              <w:rPr>
                <w:noProof/>
                <w:webHidden/>
              </w:rPr>
            </w:r>
            <w:r>
              <w:rPr>
                <w:noProof/>
                <w:webHidden/>
              </w:rPr>
              <w:fldChar w:fldCharType="separate"/>
            </w:r>
            <w:r>
              <w:rPr>
                <w:noProof/>
                <w:webHidden/>
              </w:rPr>
              <w:t>30</w:t>
            </w:r>
            <w:r>
              <w:rPr>
                <w:noProof/>
                <w:webHidden/>
              </w:rPr>
              <w:fldChar w:fldCharType="end"/>
            </w:r>
          </w:hyperlink>
        </w:p>
        <w:p w14:paraId="78E6D5B7" w14:textId="337607D8" w:rsidR="00941DA3" w:rsidRDefault="00941DA3">
          <w:pPr>
            <w:pStyle w:val="TOC4"/>
            <w:tabs>
              <w:tab w:val="right" w:leader="dot" w:pos="9350"/>
            </w:tabs>
            <w:rPr>
              <w:rFonts w:eastAsiaTheme="minorEastAsia"/>
              <w:noProof/>
            </w:rPr>
          </w:pPr>
          <w:hyperlink w:anchor="_Toc499134735" w:history="1">
            <w:r w:rsidRPr="00F65EA1">
              <w:rPr>
                <w:rStyle w:val="Hyperlink"/>
                <w:noProof/>
              </w:rPr>
              <w:t>2.2.3.6 Statistical Analysis</w:t>
            </w:r>
            <w:r>
              <w:rPr>
                <w:noProof/>
                <w:webHidden/>
              </w:rPr>
              <w:tab/>
            </w:r>
            <w:r>
              <w:rPr>
                <w:noProof/>
                <w:webHidden/>
              </w:rPr>
              <w:fldChar w:fldCharType="begin"/>
            </w:r>
            <w:r>
              <w:rPr>
                <w:noProof/>
                <w:webHidden/>
              </w:rPr>
              <w:instrText xml:space="preserve"> PAGEREF _Toc499134735 \h </w:instrText>
            </w:r>
            <w:r>
              <w:rPr>
                <w:noProof/>
                <w:webHidden/>
              </w:rPr>
            </w:r>
            <w:r>
              <w:rPr>
                <w:noProof/>
                <w:webHidden/>
              </w:rPr>
              <w:fldChar w:fldCharType="separate"/>
            </w:r>
            <w:r>
              <w:rPr>
                <w:noProof/>
                <w:webHidden/>
              </w:rPr>
              <w:t>31</w:t>
            </w:r>
            <w:r>
              <w:rPr>
                <w:noProof/>
                <w:webHidden/>
              </w:rPr>
              <w:fldChar w:fldCharType="end"/>
            </w:r>
          </w:hyperlink>
        </w:p>
        <w:p w14:paraId="4AA1B781" w14:textId="4F41DF7D" w:rsidR="00941DA3" w:rsidRDefault="00941DA3">
          <w:pPr>
            <w:pStyle w:val="TOC4"/>
            <w:tabs>
              <w:tab w:val="right" w:leader="dot" w:pos="9350"/>
            </w:tabs>
            <w:rPr>
              <w:rFonts w:eastAsiaTheme="minorEastAsia"/>
              <w:noProof/>
            </w:rPr>
          </w:pPr>
          <w:hyperlink w:anchor="_Toc499134736" w:history="1">
            <w:r w:rsidRPr="00F65EA1">
              <w:rPr>
                <w:rStyle w:val="Hyperlink"/>
                <w:noProof/>
              </w:rPr>
              <w:t>2.2.3.7 Reanalysis of Watson et al. (2013) Set Size Data</w:t>
            </w:r>
            <w:r>
              <w:rPr>
                <w:noProof/>
                <w:webHidden/>
              </w:rPr>
              <w:tab/>
            </w:r>
            <w:r>
              <w:rPr>
                <w:noProof/>
                <w:webHidden/>
              </w:rPr>
              <w:fldChar w:fldCharType="begin"/>
            </w:r>
            <w:r>
              <w:rPr>
                <w:noProof/>
                <w:webHidden/>
              </w:rPr>
              <w:instrText xml:space="preserve"> PAGEREF _Toc499134736 \h </w:instrText>
            </w:r>
            <w:r>
              <w:rPr>
                <w:noProof/>
                <w:webHidden/>
              </w:rPr>
            </w:r>
            <w:r>
              <w:rPr>
                <w:noProof/>
                <w:webHidden/>
              </w:rPr>
              <w:fldChar w:fldCharType="separate"/>
            </w:r>
            <w:r>
              <w:rPr>
                <w:noProof/>
                <w:webHidden/>
              </w:rPr>
              <w:t>31</w:t>
            </w:r>
            <w:r>
              <w:rPr>
                <w:noProof/>
                <w:webHidden/>
              </w:rPr>
              <w:fldChar w:fldCharType="end"/>
            </w:r>
          </w:hyperlink>
        </w:p>
        <w:p w14:paraId="3909AA9A" w14:textId="1C9A364F" w:rsidR="00941DA3" w:rsidRDefault="00941DA3">
          <w:pPr>
            <w:pStyle w:val="TOC2"/>
            <w:tabs>
              <w:tab w:val="right" w:leader="dot" w:pos="9350"/>
            </w:tabs>
            <w:rPr>
              <w:rFonts w:eastAsiaTheme="minorEastAsia"/>
              <w:noProof/>
            </w:rPr>
          </w:pPr>
          <w:hyperlink w:anchor="_Toc499134737" w:history="1">
            <w:r w:rsidRPr="00F65EA1">
              <w:rPr>
                <w:rStyle w:val="Hyperlink"/>
                <w:noProof/>
              </w:rPr>
              <w:t>2.3 Results</w:t>
            </w:r>
            <w:r>
              <w:rPr>
                <w:noProof/>
                <w:webHidden/>
              </w:rPr>
              <w:tab/>
            </w:r>
            <w:r>
              <w:rPr>
                <w:noProof/>
                <w:webHidden/>
              </w:rPr>
              <w:fldChar w:fldCharType="begin"/>
            </w:r>
            <w:r>
              <w:rPr>
                <w:noProof/>
                <w:webHidden/>
              </w:rPr>
              <w:instrText xml:space="preserve"> PAGEREF _Toc499134737 \h </w:instrText>
            </w:r>
            <w:r>
              <w:rPr>
                <w:noProof/>
                <w:webHidden/>
              </w:rPr>
            </w:r>
            <w:r>
              <w:rPr>
                <w:noProof/>
                <w:webHidden/>
              </w:rPr>
              <w:fldChar w:fldCharType="separate"/>
            </w:r>
            <w:r>
              <w:rPr>
                <w:noProof/>
                <w:webHidden/>
              </w:rPr>
              <w:t>31</w:t>
            </w:r>
            <w:r>
              <w:rPr>
                <w:noProof/>
                <w:webHidden/>
              </w:rPr>
              <w:fldChar w:fldCharType="end"/>
            </w:r>
          </w:hyperlink>
        </w:p>
        <w:p w14:paraId="42E2AE83" w14:textId="32254B5F" w:rsidR="00941DA3" w:rsidRDefault="00941DA3">
          <w:pPr>
            <w:pStyle w:val="TOC3"/>
            <w:tabs>
              <w:tab w:val="right" w:leader="dot" w:pos="9350"/>
            </w:tabs>
            <w:rPr>
              <w:rFonts w:eastAsiaTheme="minorEastAsia"/>
              <w:noProof/>
            </w:rPr>
          </w:pPr>
          <w:hyperlink w:anchor="_Toc499134738" w:history="1">
            <w:r w:rsidRPr="00F65EA1">
              <w:rPr>
                <w:rStyle w:val="Hyperlink"/>
                <w:noProof/>
              </w:rPr>
              <w:t>2.3.1 Differences in Misplacement Accounted for by Global Errors</w:t>
            </w:r>
            <w:r>
              <w:rPr>
                <w:noProof/>
                <w:webHidden/>
              </w:rPr>
              <w:tab/>
            </w:r>
            <w:r>
              <w:rPr>
                <w:noProof/>
                <w:webHidden/>
              </w:rPr>
              <w:fldChar w:fldCharType="begin"/>
            </w:r>
            <w:r>
              <w:rPr>
                <w:noProof/>
                <w:webHidden/>
              </w:rPr>
              <w:instrText xml:space="preserve"> PAGEREF _Toc499134738 \h </w:instrText>
            </w:r>
            <w:r>
              <w:rPr>
                <w:noProof/>
                <w:webHidden/>
              </w:rPr>
            </w:r>
            <w:r>
              <w:rPr>
                <w:noProof/>
                <w:webHidden/>
              </w:rPr>
              <w:fldChar w:fldCharType="separate"/>
            </w:r>
            <w:r>
              <w:rPr>
                <w:noProof/>
                <w:webHidden/>
              </w:rPr>
              <w:t>31</w:t>
            </w:r>
            <w:r>
              <w:rPr>
                <w:noProof/>
                <w:webHidden/>
              </w:rPr>
              <w:fldChar w:fldCharType="end"/>
            </w:r>
          </w:hyperlink>
        </w:p>
        <w:p w14:paraId="0D4DA5E5" w14:textId="3C22114A" w:rsidR="00941DA3" w:rsidRDefault="00941DA3">
          <w:pPr>
            <w:pStyle w:val="TOC3"/>
            <w:tabs>
              <w:tab w:val="right" w:leader="dot" w:pos="9350"/>
            </w:tabs>
            <w:rPr>
              <w:rFonts w:eastAsiaTheme="minorEastAsia"/>
              <w:noProof/>
            </w:rPr>
          </w:pPr>
          <w:hyperlink w:anchor="_Toc499134739" w:history="1">
            <w:r w:rsidRPr="00F65EA1">
              <w:rPr>
                <w:rStyle w:val="Hyperlink"/>
                <w:noProof/>
              </w:rPr>
              <w:t>2.3.2 First-Order and Higher-Order Relational Errors</w:t>
            </w:r>
            <w:r>
              <w:rPr>
                <w:noProof/>
                <w:webHidden/>
              </w:rPr>
              <w:tab/>
            </w:r>
            <w:r>
              <w:rPr>
                <w:noProof/>
                <w:webHidden/>
              </w:rPr>
              <w:fldChar w:fldCharType="begin"/>
            </w:r>
            <w:r>
              <w:rPr>
                <w:noProof/>
                <w:webHidden/>
              </w:rPr>
              <w:instrText xml:space="preserve"> PAGEREF _Toc499134739 \h </w:instrText>
            </w:r>
            <w:r>
              <w:rPr>
                <w:noProof/>
                <w:webHidden/>
              </w:rPr>
            </w:r>
            <w:r>
              <w:rPr>
                <w:noProof/>
                <w:webHidden/>
              </w:rPr>
              <w:fldChar w:fldCharType="separate"/>
            </w:r>
            <w:r>
              <w:rPr>
                <w:noProof/>
                <w:webHidden/>
              </w:rPr>
              <w:t>33</w:t>
            </w:r>
            <w:r>
              <w:rPr>
                <w:noProof/>
                <w:webHidden/>
              </w:rPr>
              <w:fldChar w:fldCharType="end"/>
            </w:r>
          </w:hyperlink>
        </w:p>
        <w:p w14:paraId="76E1EE8C" w14:textId="7E523DED" w:rsidR="00941DA3" w:rsidRDefault="00941DA3">
          <w:pPr>
            <w:pStyle w:val="TOC3"/>
            <w:tabs>
              <w:tab w:val="right" w:leader="dot" w:pos="9350"/>
            </w:tabs>
            <w:rPr>
              <w:rFonts w:eastAsiaTheme="minorEastAsia"/>
              <w:noProof/>
            </w:rPr>
          </w:pPr>
          <w:hyperlink w:anchor="_Toc499134740" w:history="1">
            <w:r w:rsidRPr="00F65EA1">
              <w:rPr>
                <w:rStyle w:val="Hyperlink"/>
                <w:noProof/>
              </w:rPr>
              <w:t>2.3.3 Differences in Accuracy of Item-Location Associations across Set Sizes</w:t>
            </w:r>
            <w:r>
              <w:rPr>
                <w:noProof/>
                <w:webHidden/>
              </w:rPr>
              <w:tab/>
            </w:r>
            <w:r>
              <w:rPr>
                <w:noProof/>
                <w:webHidden/>
              </w:rPr>
              <w:fldChar w:fldCharType="begin"/>
            </w:r>
            <w:r>
              <w:rPr>
                <w:noProof/>
                <w:webHidden/>
              </w:rPr>
              <w:instrText xml:space="preserve"> PAGEREF _Toc499134740 \h </w:instrText>
            </w:r>
            <w:r>
              <w:rPr>
                <w:noProof/>
                <w:webHidden/>
              </w:rPr>
            </w:r>
            <w:r>
              <w:rPr>
                <w:noProof/>
                <w:webHidden/>
              </w:rPr>
              <w:fldChar w:fldCharType="separate"/>
            </w:r>
            <w:r>
              <w:rPr>
                <w:noProof/>
                <w:webHidden/>
              </w:rPr>
              <w:t>34</w:t>
            </w:r>
            <w:r>
              <w:rPr>
                <w:noProof/>
                <w:webHidden/>
              </w:rPr>
              <w:fldChar w:fldCharType="end"/>
            </w:r>
          </w:hyperlink>
        </w:p>
        <w:p w14:paraId="54895F14" w14:textId="53B01655" w:rsidR="00941DA3" w:rsidRDefault="00941DA3">
          <w:pPr>
            <w:pStyle w:val="TOC2"/>
            <w:tabs>
              <w:tab w:val="right" w:leader="dot" w:pos="9350"/>
            </w:tabs>
            <w:rPr>
              <w:rFonts w:eastAsiaTheme="minorEastAsia"/>
              <w:noProof/>
            </w:rPr>
          </w:pPr>
          <w:hyperlink w:anchor="_Toc499134741" w:history="1">
            <w:r w:rsidRPr="00F65EA1">
              <w:rPr>
                <w:rStyle w:val="Hyperlink"/>
                <w:noProof/>
              </w:rPr>
              <w:t>2.4 Discussion</w:t>
            </w:r>
            <w:r>
              <w:rPr>
                <w:noProof/>
                <w:webHidden/>
              </w:rPr>
              <w:tab/>
            </w:r>
            <w:r>
              <w:rPr>
                <w:noProof/>
                <w:webHidden/>
              </w:rPr>
              <w:fldChar w:fldCharType="begin"/>
            </w:r>
            <w:r>
              <w:rPr>
                <w:noProof/>
                <w:webHidden/>
              </w:rPr>
              <w:instrText xml:space="preserve"> PAGEREF _Toc499134741 \h </w:instrText>
            </w:r>
            <w:r>
              <w:rPr>
                <w:noProof/>
                <w:webHidden/>
              </w:rPr>
            </w:r>
            <w:r>
              <w:rPr>
                <w:noProof/>
                <w:webHidden/>
              </w:rPr>
              <w:fldChar w:fldCharType="separate"/>
            </w:r>
            <w:r>
              <w:rPr>
                <w:noProof/>
                <w:webHidden/>
              </w:rPr>
              <w:t>35</w:t>
            </w:r>
            <w:r>
              <w:rPr>
                <w:noProof/>
                <w:webHidden/>
              </w:rPr>
              <w:fldChar w:fldCharType="end"/>
            </w:r>
          </w:hyperlink>
        </w:p>
        <w:p w14:paraId="35116399" w14:textId="6FFF77E0" w:rsidR="00941DA3" w:rsidRDefault="00941DA3">
          <w:pPr>
            <w:pStyle w:val="TOC1"/>
            <w:tabs>
              <w:tab w:val="right" w:leader="dot" w:pos="9350"/>
            </w:tabs>
            <w:rPr>
              <w:rFonts w:eastAsiaTheme="minorEastAsia"/>
              <w:noProof/>
            </w:rPr>
          </w:pPr>
          <w:hyperlink w:anchor="_Toc499134742" w:history="1">
            <w:r w:rsidRPr="00F65EA1">
              <w:rPr>
                <w:rStyle w:val="Hyperlink"/>
                <w:noProof/>
              </w:rPr>
              <w:t>Chapter 3: Memory during Time Travel: Spatiotemporal Navigation, Contextual Boundaries, and Relational Memory Errors in Virtual Reality</w:t>
            </w:r>
            <w:r>
              <w:rPr>
                <w:noProof/>
                <w:webHidden/>
              </w:rPr>
              <w:tab/>
            </w:r>
            <w:r>
              <w:rPr>
                <w:noProof/>
                <w:webHidden/>
              </w:rPr>
              <w:fldChar w:fldCharType="begin"/>
            </w:r>
            <w:r>
              <w:rPr>
                <w:noProof/>
                <w:webHidden/>
              </w:rPr>
              <w:instrText xml:space="preserve"> PAGEREF _Toc499134742 \h </w:instrText>
            </w:r>
            <w:r>
              <w:rPr>
                <w:noProof/>
                <w:webHidden/>
              </w:rPr>
            </w:r>
            <w:r>
              <w:rPr>
                <w:noProof/>
                <w:webHidden/>
              </w:rPr>
              <w:fldChar w:fldCharType="separate"/>
            </w:r>
            <w:r>
              <w:rPr>
                <w:noProof/>
                <w:webHidden/>
              </w:rPr>
              <w:t>40</w:t>
            </w:r>
            <w:r>
              <w:rPr>
                <w:noProof/>
                <w:webHidden/>
              </w:rPr>
              <w:fldChar w:fldCharType="end"/>
            </w:r>
          </w:hyperlink>
        </w:p>
        <w:p w14:paraId="7726BC8B" w14:textId="77D9C25E" w:rsidR="00941DA3" w:rsidRDefault="00941DA3">
          <w:pPr>
            <w:pStyle w:val="TOC2"/>
            <w:tabs>
              <w:tab w:val="right" w:leader="dot" w:pos="9350"/>
            </w:tabs>
            <w:rPr>
              <w:rFonts w:eastAsiaTheme="minorEastAsia"/>
              <w:noProof/>
            </w:rPr>
          </w:pPr>
          <w:hyperlink w:anchor="_Toc499134743" w:history="1">
            <w:r w:rsidRPr="00F65EA1">
              <w:rPr>
                <w:rStyle w:val="Hyperlink"/>
                <w:noProof/>
              </w:rPr>
              <w:t>3.1 Introduction</w:t>
            </w:r>
            <w:r>
              <w:rPr>
                <w:noProof/>
                <w:webHidden/>
              </w:rPr>
              <w:tab/>
            </w:r>
            <w:r>
              <w:rPr>
                <w:noProof/>
                <w:webHidden/>
              </w:rPr>
              <w:fldChar w:fldCharType="begin"/>
            </w:r>
            <w:r>
              <w:rPr>
                <w:noProof/>
                <w:webHidden/>
              </w:rPr>
              <w:instrText xml:space="preserve"> PAGEREF _Toc499134743 \h </w:instrText>
            </w:r>
            <w:r>
              <w:rPr>
                <w:noProof/>
                <w:webHidden/>
              </w:rPr>
            </w:r>
            <w:r>
              <w:rPr>
                <w:noProof/>
                <w:webHidden/>
              </w:rPr>
              <w:fldChar w:fldCharType="separate"/>
            </w:r>
            <w:r>
              <w:rPr>
                <w:noProof/>
                <w:webHidden/>
              </w:rPr>
              <w:t>40</w:t>
            </w:r>
            <w:r>
              <w:rPr>
                <w:noProof/>
                <w:webHidden/>
              </w:rPr>
              <w:fldChar w:fldCharType="end"/>
            </w:r>
          </w:hyperlink>
        </w:p>
        <w:p w14:paraId="241C2A24" w14:textId="793F2DC3" w:rsidR="00941DA3" w:rsidRDefault="00941DA3">
          <w:pPr>
            <w:pStyle w:val="TOC2"/>
            <w:tabs>
              <w:tab w:val="right" w:leader="dot" w:pos="9350"/>
            </w:tabs>
            <w:rPr>
              <w:rFonts w:eastAsiaTheme="minorEastAsia"/>
              <w:noProof/>
            </w:rPr>
          </w:pPr>
          <w:hyperlink w:anchor="_Toc499134744" w:history="1">
            <w:r w:rsidRPr="00F65EA1">
              <w:rPr>
                <w:rStyle w:val="Hyperlink"/>
                <w:noProof/>
              </w:rPr>
              <w:t>3.2 Methods</w:t>
            </w:r>
            <w:r>
              <w:rPr>
                <w:noProof/>
                <w:webHidden/>
              </w:rPr>
              <w:tab/>
            </w:r>
            <w:r>
              <w:rPr>
                <w:noProof/>
                <w:webHidden/>
              </w:rPr>
              <w:fldChar w:fldCharType="begin"/>
            </w:r>
            <w:r>
              <w:rPr>
                <w:noProof/>
                <w:webHidden/>
              </w:rPr>
              <w:instrText xml:space="preserve"> PAGEREF _Toc499134744 \h </w:instrText>
            </w:r>
            <w:r>
              <w:rPr>
                <w:noProof/>
                <w:webHidden/>
              </w:rPr>
            </w:r>
            <w:r>
              <w:rPr>
                <w:noProof/>
                <w:webHidden/>
              </w:rPr>
              <w:fldChar w:fldCharType="separate"/>
            </w:r>
            <w:r>
              <w:rPr>
                <w:noProof/>
                <w:webHidden/>
              </w:rPr>
              <w:t>42</w:t>
            </w:r>
            <w:r>
              <w:rPr>
                <w:noProof/>
                <w:webHidden/>
              </w:rPr>
              <w:fldChar w:fldCharType="end"/>
            </w:r>
          </w:hyperlink>
        </w:p>
        <w:p w14:paraId="6789747A" w14:textId="29681755" w:rsidR="00941DA3" w:rsidRDefault="00941DA3">
          <w:pPr>
            <w:pStyle w:val="TOC3"/>
            <w:tabs>
              <w:tab w:val="right" w:leader="dot" w:pos="9350"/>
            </w:tabs>
            <w:rPr>
              <w:rFonts w:eastAsiaTheme="minorEastAsia"/>
              <w:noProof/>
            </w:rPr>
          </w:pPr>
          <w:hyperlink w:anchor="_Toc499134745" w:history="1">
            <w:r w:rsidRPr="00F65EA1">
              <w:rPr>
                <w:rStyle w:val="Hyperlink"/>
                <w:noProof/>
              </w:rPr>
              <w:t>3.2.1 Participants</w:t>
            </w:r>
            <w:r>
              <w:rPr>
                <w:noProof/>
                <w:webHidden/>
              </w:rPr>
              <w:tab/>
            </w:r>
            <w:r>
              <w:rPr>
                <w:noProof/>
                <w:webHidden/>
              </w:rPr>
              <w:fldChar w:fldCharType="begin"/>
            </w:r>
            <w:r>
              <w:rPr>
                <w:noProof/>
                <w:webHidden/>
              </w:rPr>
              <w:instrText xml:space="preserve"> PAGEREF _Toc499134745 \h </w:instrText>
            </w:r>
            <w:r>
              <w:rPr>
                <w:noProof/>
                <w:webHidden/>
              </w:rPr>
            </w:r>
            <w:r>
              <w:rPr>
                <w:noProof/>
                <w:webHidden/>
              </w:rPr>
              <w:fldChar w:fldCharType="separate"/>
            </w:r>
            <w:r>
              <w:rPr>
                <w:noProof/>
                <w:webHidden/>
              </w:rPr>
              <w:t>42</w:t>
            </w:r>
            <w:r>
              <w:rPr>
                <w:noProof/>
                <w:webHidden/>
              </w:rPr>
              <w:fldChar w:fldCharType="end"/>
            </w:r>
          </w:hyperlink>
        </w:p>
        <w:p w14:paraId="1F465E83" w14:textId="4BB8B9A3" w:rsidR="00941DA3" w:rsidRDefault="00941DA3">
          <w:pPr>
            <w:pStyle w:val="TOC3"/>
            <w:tabs>
              <w:tab w:val="right" w:leader="dot" w:pos="9350"/>
            </w:tabs>
            <w:rPr>
              <w:rFonts w:eastAsiaTheme="minorEastAsia"/>
              <w:noProof/>
            </w:rPr>
          </w:pPr>
          <w:hyperlink w:anchor="_Toc499134746" w:history="1">
            <w:r w:rsidRPr="00F65EA1">
              <w:rPr>
                <w:rStyle w:val="Hyperlink"/>
                <w:noProof/>
              </w:rPr>
              <w:t>3.2.2 Design and Procedures</w:t>
            </w:r>
            <w:r>
              <w:rPr>
                <w:noProof/>
                <w:webHidden/>
              </w:rPr>
              <w:tab/>
            </w:r>
            <w:r>
              <w:rPr>
                <w:noProof/>
                <w:webHidden/>
              </w:rPr>
              <w:fldChar w:fldCharType="begin"/>
            </w:r>
            <w:r>
              <w:rPr>
                <w:noProof/>
                <w:webHidden/>
              </w:rPr>
              <w:instrText xml:space="preserve"> PAGEREF _Toc499134746 \h </w:instrText>
            </w:r>
            <w:r>
              <w:rPr>
                <w:noProof/>
                <w:webHidden/>
              </w:rPr>
            </w:r>
            <w:r>
              <w:rPr>
                <w:noProof/>
                <w:webHidden/>
              </w:rPr>
              <w:fldChar w:fldCharType="separate"/>
            </w:r>
            <w:r>
              <w:rPr>
                <w:noProof/>
                <w:webHidden/>
              </w:rPr>
              <w:t>42</w:t>
            </w:r>
            <w:r>
              <w:rPr>
                <w:noProof/>
                <w:webHidden/>
              </w:rPr>
              <w:fldChar w:fldCharType="end"/>
            </w:r>
          </w:hyperlink>
        </w:p>
        <w:p w14:paraId="69A49A89" w14:textId="3980C28C" w:rsidR="00941DA3" w:rsidRDefault="00941DA3">
          <w:pPr>
            <w:pStyle w:val="TOC3"/>
            <w:tabs>
              <w:tab w:val="right" w:leader="dot" w:pos="9350"/>
            </w:tabs>
            <w:rPr>
              <w:rFonts w:eastAsiaTheme="minorEastAsia"/>
              <w:noProof/>
            </w:rPr>
          </w:pPr>
          <w:hyperlink w:anchor="_Toc499134747" w:history="1">
            <w:r w:rsidRPr="00F65EA1">
              <w:rPr>
                <w:rStyle w:val="Hyperlink"/>
                <w:noProof/>
              </w:rPr>
              <w:t>3.2.3 Analysis Metrics</w:t>
            </w:r>
            <w:r>
              <w:rPr>
                <w:noProof/>
                <w:webHidden/>
              </w:rPr>
              <w:tab/>
            </w:r>
            <w:r>
              <w:rPr>
                <w:noProof/>
                <w:webHidden/>
              </w:rPr>
              <w:fldChar w:fldCharType="begin"/>
            </w:r>
            <w:r>
              <w:rPr>
                <w:noProof/>
                <w:webHidden/>
              </w:rPr>
              <w:instrText xml:space="preserve"> PAGEREF _Toc499134747 \h </w:instrText>
            </w:r>
            <w:r>
              <w:rPr>
                <w:noProof/>
                <w:webHidden/>
              </w:rPr>
            </w:r>
            <w:r>
              <w:rPr>
                <w:noProof/>
                <w:webHidden/>
              </w:rPr>
              <w:fldChar w:fldCharType="separate"/>
            </w:r>
            <w:r>
              <w:rPr>
                <w:noProof/>
                <w:webHidden/>
              </w:rPr>
              <w:t>44</w:t>
            </w:r>
            <w:r>
              <w:rPr>
                <w:noProof/>
                <w:webHidden/>
              </w:rPr>
              <w:fldChar w:fldCharType="end"/>
            </w:r>
          </w:hyperlink>
        </w:p>
        <w:p w14:paraId="6AC95687" w14:textId="23BC04D7" w:rsidR="00941DA3" w:rsidRDefault="00941DA3">
          <w:pPr>
            <w:pStyle w:val="TOC3"/>
            <w:tabs>
              <w:tab w:val="right" w:leader="dot" w:pos="9350"/>
            </w:tabs>
            <w:rPr>
              <w:rFonts w:eastAsiaTheme="minorEastAsia"/>
              <w:noProof/>
            </w:rPr>
          </w:pPr>
          <w:hyperlink w:anchor="_Toc499134748" w:history="1">
            <w:r w:rsidRPr="00F65EA1">
              <w:rPr>
                <w:rStyle w:val="Hyperlink"/>
                <w:noProof/>
              </w:rPr>
              <w:t>3.2.4 Statistical Analysis</w:t>
            </w:r>
            <w:r>
              <w:rPr>
                <w:noProof/>
                <w:webHidden/>
              </w:rPr>
              <w:tab/>
            </w:r>
            <w:r>
              <w:rPr>
                <w:noProof/>
                <w:webHidden/>
              </w:rPr>
              <w:fldChar w:fldCharType="begin"/>
            </w:r>
            <w:r>
              <w:rPr>
                <w:noProof/>
                <w:webHidden/>
              </w:rPr>
              <w:instrText xml:space="preserve"> PAGEREF _Toc499134748 \h </w:instrText>
            </w:r>
            <w:r>
              <w:rPr>
                <w:noProof/>
                <w:webHidden/>
              </w:rPr>
            </w:r>
            <w:r>
              <w:rPr>
                <w:noProof/>
                <w:webHidden/>
              </w:rPr>
              <w:fldChar w:fldCharType="separate"/>
            </w:r>
            <w:r>
              <w:rPr>
                <w:noProof/>
                <w:webHidden/>
              </w:rPr>
              <w:t>45</w:t>
            </w:r>
            <w:r>
              <w:rPr>
                <w:noProof/>
                <w:webHidden/>
              </w:rPr>
              <w:fldChar w:fldCharType="end"/>
            </w:r>
          </w:hyperlink>
        </w:p>
        <w:p w14:paraId="4909744D" w14:textId="58306F36" w:rsidR="00941DA3" w:rsidRDefault="00941DA3">
          <w:pPr>
            <w:pStyle w:val="TOC2"/>
            <w:tabs>
              <w:tab w:val="right" w:leader="dot" w:pos="9350"/>
            </w:tabs>
            <w:rPr>
              <w:rFonts w:eastAsiaTheme="minorEastAsia"/>
              <w:noProof/>
            </w:rPr>
          </w:pPr>
          <w:hyperlink w:anchor="_Toc499134749" w:history="1">
            <w:r w:rsidRPr="00F65EA1">
              <w:rPr>
                <w:rStyle w:val="Hyperlink"/>
                <w:noProof/>
              </w:rPr>
              <w:t>3.3 Results</w:t>
            </w:r>
            <w:r>
              <w:rPr>
                <w:noProof/>
                <w:webHidden/>
              </w:rPr>
              <w:tab/>
            </w:r>
            <w:r>
              <w:rPr>
                <w:noProof/>
                <w:webHidden/>
              </w:rPr>
              <w:fldChar w:fldCharType="begin"/>
            </w:r>
            <w:r>
              <w:rPr>
                <w:noProof/>
                <w:webHidden/>
              </w:rPr>
              <w:instrText xml:space="preserve"> PAGEREF _Toc499134749 \h </w:instrText>
            </w:r>
            <w:r>
              <w:rPr>
                <w:noProof/>
                <w:webHidden/>
              </w:rPr>
            </w:r>
            <w:r>
              <w:rPr>
                <w:noProof/>
                <w:webHidden/>
              </w:rPr>
              <w:fldChar w:fldCharType="separate"/>
            </w:r>
            <w:r>
              <w:rPr>
                <w:noProof/>
                <w:webHidden/>
              </w:rPr>
              <w:t>45</w:t>
            </w:r>
            <w:r>
              <w:rPr>
                <w:noProof/>
                <w:webHidden/>
              </w:rPr>
              <w:fldChar w:fldCharType="end"/>
            </w:r>
          </w:hyperlink>
        </w:p>
        <w:p w14:paraId="0ABF802C" w14:textId="13AD3DFB" w:rsidR="00941DA3" w:rsidRDefault="00941DA3">
          <w:pPr>
            <w:pStyle w:val="TOC3"/>
            <w:tabs>
              <w:tab w:val="right" w:leader="dot" w:pos="9350"/>
            </w:tabs>
            <w:rPr>
              <w:rFonts w:eastAsiaTheme="minorEastAsia"/>
              <w:noProof/>
            </w:rPr>
          </w:pPr>
          <w:hyperlink w:anchor="_Toc499134750" w:history="1">
            <w:r w:rsidRPr="00F65EA1">
              <w:rPr>
                <w:rStyle w:val="Hyperlink"/>
                <w:noProof/>
              </w:rPr>
              <w:t>3.3.1 Overall Accuracy and Navigation (Misplacement Measures and Navigation Distance)</w:t>
            </w:r>
            <w:r>
              <w:rPr>
                <w:noProof/>
                <w:webHidden/>
              </w:rPr>
              <w:tab/>
            </w:r>
            <w:r>
              <w:rPr>
                <w:noProof/>
                <w:webHidden/>
              </w:rPr>
              <w:fldChar w:fldCharType="begin"/>
            </w:r>
            <w:r>
              <w:rPr>
                <w:noProof/>
                <w:webHidden/>
              </w:rPr>
              <w:instrText xml:space="preserve"> PAGEREF _Toc499134750 \h </w:instrText>
            </w:r>
            <w:r>
              <w:rPr>
                <w:noProof/>
                <w:webHidden/>
              </w:rPr>
            </w:r>
            <w:r>
              <w:rPr>
                <w:noProof/>
                <w:webHidden/>
              </w:rPr>
              <w:fldChar w:fldCharType="separate"/>
            </w:r>
            <w:r>
              <w:rPr>
                <w:noProof/>
                <w:webHidden/>
              </w:rPr>
              <w:t>45</w:t>
            </w:r>
            <w:r>
              <w:rPr>
                <w:noProof/>
                <w:webHidden/>
              </w:rPr>
              <w:fldChar w:fldCharType="end"/>
            </w:r>
          </w:hyperlink>
        </w:p>
        <w:p w14:paraId="6FA4D56C" w14:textId="17682204" w:rsidR="00941DA3" w:rsidRDefault="00941DA3">
          <w:pPr>
            <w:pStyle w:val="TOC3"/>
            <w:tabs>
              <w:tab w:val="right" w:leader="dot" w:pos="9350"/>
            </w:tabs>
            <w:rPr>
              <w:rFonts w:eastAsiaTheme="minorEastAsia"/>
              <w:noProof/>
            </w:rPr>
          </w:pPr>
          <w:hyperlink w:anchor="_Toc499134751" w:history="1">
            <w:r w:rsidRPr="00F65EA1">
              <w:rPr>
                <w:rStyle w:val="Hyperlink"/>
                <w:noProof/>
              </w:rPr>
              <w:t>3.3.2 Relational Memory Errors</w:t>
            </w:r>
            <w:r>
              <w:rPr>
                <w:noProof/>
                <w:webHidden/>
              </w:rPr>
              <w:tab/>
            </w:r>
            <w:r>
              <w:rPr>
                <w:noProof/>
                <w:webHidden/>
              </w:rPr>
              <w:fldChar w:fldCharType="begin"/>
            </w:r>
            <w:r>
              <w:rPr>
                <w:noProof/>
                <w:webHidden/>
              </w:rPr>
              <w:instrText xml:space="preserve"> PAGEREF _Toc499134751 \h </w:instrText>
            </w:r>
            <w:r>
              <w:rPr>
                <w:noProof/>
                <w:webHidden/>
              </w:rPr>
            </w:r>
            <w:r>
              <w:rPr>
                <w:noProof/>
                <w:webHidden/>
              </w:rPr>
              <w:fldChar w:fldCharType="separate"/>
            </w:r>
            <w:r>
              <w:rPr>
                <w:noProof/>
                <w:webHidden/>
              </w:rPr>
              <w:t>46</w:t>
            </w:r>
            <w:r>
              <w:rPr>
                <w:noProof/>
                <w:webHidden/>
              </w:rPr>
              <w:fldChar w:fldCharType="end"/>
            </w:r>
          </w:hyperlink>
        </w:p>
        <w:p w14:paraId="219C8E57" w14:textId="05AF083D" w:rsidR="00941DA3" w:rsidRDefault="00941DA3">
          <w:pPr>
            <w:pStyle w:val="TOC3"/>
            <w:tabs>
              <w:tab w:val="right" w:leader="dot" w:pos="9350"/>
            </w:tabs>
            <w:rPr>
              <w:rFonts w:eastAsiaTheme="minorEastAsia"/>
              <w:noProof/>
            </w:rPr>
          </w:pPr>
          <w:hyperlink w:anchor="_Toc499134752" w:history="1">
            <w:r w:rsidRPr="00F65EA1">
              <w:rPr>
                <w:rStyle w:val="Hyperlink"/>
                <w:noProof/>
              </w:rPr>
              <w:t>3.3.3 Temporal Context Boundary Effects</w:t>
            </w:r>
            <w:r>
              <w:rPr>
                <w:noProof/>
                <w:webHidden/>
              </w:rPr>
              <w:tab/>
            </w:r>
            <w:r>
              <w:rPr>
                <w:noProof/>
                <w:webHidden/>
              </w:rPr>
              <w:fldChar w:fldCharType="begin"/>
            </w:r>
            <w:r>
              <w:rPr>
                <w:noProof/>
                <w:webHidden/>
              </w:rPr>
              <w:instrText xml:space="preserve"> PAGEREF _Toc499134752 \h </w:instrText>
            </w:r>
            <w:r>
              <w:rPr>
                <w:noProof/>
                <w:webHidden/>
              </w:rPr>
            </w:r>
            <w:r>
              <w:rPr>
                <w:noProof/>
                <w:webHidden/>
              </w:rPr>
              <w:fldChar w:fldCharType="separate"/>
            </w:r>
            <w:r>
              <w:rPr>
                <w:noProof/>
                <w:webHidden/>
              </w:rPr>
              <w:t>47</w:t>
            </w:r>
            <w:r>
              <w:rPr>
                <w:noProof/>
                <w:webHidden/>
              </w:rPr>
              <w:fldChar w:fldCharType="end"/>
            </w:r>
          </w:hyperlink>
        </w:p>
        <w:p w14:paraId="0E0D6E0F" w14:textId="57E663BD" w:rsidR="00941DA3" w:rsidRDefault="00941DA3">
          <w:pPr>
            <w:pStyle w:val="TOC2"/>
            <w:tabs>
              <w:tab w:val="right" w:leader="dot" w:pos="9350"/>
            </w:tabs>
            <w:rPr>
              <w:rFonts w:eastAsiaTheme="minorEastAsia"/>
              <w:noProof/>
            </w:rPr>
          </w:pPr>
          <w:hyperlink w:anchor="_Toc499134753" w:history="1">
            <w:r w:rsidRPr="00F65EA1">
              <w:rPr>
                <w:rStyle w:val="Hyperlink"/>
                <w:noProof/>
              </w:rPr>
              <w:t>3.4 Discussion</w:t>
            </w:r>
            <w:r>
              <w:rPr>
                <w:noProof/>
                <w:webHidden/>
              </w:rPr>
              <w:tab/>
            </w:r>
            <w:r>
              <w:rPr>
                <w:noProof/>
                <w:webHidden/>
              </w:rPr>
              <w:fldChar w:fldCharType="begin"/>
            </w:r>
            <w:r>
              <w:rPr>
                <w:noProof/>
                <w:webHidden/>
              </w:rPr>
              <w:instrText xml:space="preserve"> PAGEREF _Toc499134753 \h </w:instrText>
            </w:r>
            <w:r>
              <w:rPr>
                <w:noProof/>
                <w:webHidden/>
              </w:rPr>
            </w:r>
            <w:r>
              <w:rPr>
                <w:noProof/>
                <w:webHidden/>
              </w:rPr>
              <w:fldChar w:fldCharType="separate"/>
            </w:r>
            <w:r>
              <w:rPr>
                <w:noProof/>
                <w:webHidden/>
              </w:rPr>
              <w:t>50</w:t>
            </w:r>
            <w:r>
              <w:rPr>
                <w:noProof/>
                <w:webHidden/>
              </w:rPr>
              <w:fldChar w:fldCharType="end"/>
            </w:r>
          </w:hyperlink>
        </w:p>
        <w:p w14:paraId="3443EFBF" w14:textId="6684282A" w:rsidR="00941DA3" w:rsidRDefault="00941DA3">
          <w:pPr>
            <w:pStyle w:val="TOC1"/>
            <w:tabs>
              <w:tab w:val="right" w:leader="dot" w:pos="9350"/>
            </w:tabs>
            <w:rPr>
              <w:rFonts w:eastAsiaTheme="minorEastAsia"/>
              <w:noProof/>
            </w:rPr>
          </w:pPr>
          <w:hyperlink w:anchor="_Toc499134754" w:history="1">
            <w:r w:rsidRPr="00F65EA1">
              <w:rPr>
                <w:rStyle w:val="Hyperlink"/>
                <w:noProof/>
              </w:rPr>
              <w:t>Chapter 4: Spatiotemporal Navigation, Sampling, and Information Encoding in Virtual Reality</w:t>
            </w:r>
            <w:r>
              <w:rPr>
                <w:noProof/>
                <w:webHidden/>
              </w:rPr>
              <w:tab/>
            </w:r>
            <w:r>
              <w:rPr>
                <w:noProof/>
                <w:webHidden/>
              </w:rPr>
              <w:fldChar w:fldCharType="begin"/>
            </w:r>
            <w:r>
              <w:rPr>
                <w:noProof/>
                <w:webHidden/>
              </w:rPr>
              <w:instrText xml:space="preserve"> PAGEREF _Toc499134754 \h </w:instrText>
            </w:r>
            <w:r>
              <w:rPr>
                <w:noProof/>
                <w:webHidden/>
              </w:rPr>
            </w:r>
            <w:r>
              <w:rPr>
                <w:noProof/>
                <w:webHidden/>
              </w:rPr>
              <w:fldChar w:fldCharType="separate"/>
            </w:r>
            <w:r>
              <w:rPr>
                <w:noProof/>
                <w:webHidden/>
              </w:rPr>
              <w:t>54</w:t>
            </w:r>
            <w:r>
              <w:rPr>
                <w:noProof/>
                <w:webHidden/>
              </w:rPr>
              <w:fldChar w:fldCharType="end"/>
            </w:r>
          </w:hyperlink>
        </w:p>
        <w:p w14:paraId="2D513201" w14:textId="5680E9DE" w:rsidR="00941DA3" w:rsidRDefault="00941DA3">
          <w:pPr>
            <w:pStyle w:val="TOC2"/>
            <w:tabs>
              <w:tab w:val="right" w:leader="dot" w:pos="9350"/>
            </w:tabs>
            <w:rPr>
              <w:rFonts w:eastAsiaTheme="minorEastAsia"/>
              <w:noProof/>
            </w:rPr>
          </w:pPr>
          <w:hyperlink w:anchor="_Toc499134755" w:history="1">
            <w:r w:rsidRPr="00F65EA1">
              <w:rPr>
                <w:rStyle w:val="Hyperlink"/>
                <w:noProof/>
              </w:rPr>
              <w:t>4.1 Introduction</w:t>
            </w:r>
            <w:r>
              <w:rPr>
                <w:noProof/>
                <w:webHidden/>
              </w:rPr>
              <w:tab/>
            </w:r>
            <w:r>
              <w:rPr>
                <w:noProof/>
                <w:webHidden/>
              </w:rPr>
              <w:fldChar w:fldCharType="begin"/>
            </w:r>
            <w:r>
              <w:rPr>
                <w:noProof/>
                <w:webHidden/>
              </w:rPr>
              <w:instrText xml:space="preserve"> PAGEREF _Toc499134755 \h </w:instrText>
            </w:r>
            <w:r>
              <w:rPr>
                <w:noProof/>
                <w:webHidden/>
              </w:rPr>
            </w:r>
            <w:r>
              <w:rPr>
                <w:noProof/>
                <w:webHidden/>
              </w:rPr>
              <w:fldChar w:fldCharType="separate"/>
            </w:r>
            <w:r>
              <w:rPr>
                <w:noProof/>
                <w:webHidden/>
              </w:rPr>
              <w:t>54</w:t>
            </w:r>
            <w:r>
              <w:rPr>
                <w:noProof/>
                <w:webHidden/>
              </w:rPr>
              <w:fldChar w:fldCharType="end"/>
            </w:r>
          </w:hyperlink>
        </w:p>
        <w:p w14:paraId="1EF80C02" w14:textId="32957121" w:rsidR="00941DA3" w:rsidRDefault="00941DA3">
          <w:pPr>
            <w:pStyle w:val="TOC2"/>
            <w:tabs>
              <w:tab w:val="right" w:leader="dot" w:pos="9350"/>
            </w:tabs>
            <w:rPr>
              <w:rFonts w:eastAsiaTheme="minorEastAsia"/>
              <w:noProof/>
            </w:rPr>
          </w:pPr>
          <w:hyperlink w:anchor="_Toc499134756" w:history="1">
            <w:r w:rsidRPr="00F65EA1">
              <w:rPr>
                <w:rStyle w:val="Hyperlink"/>
                <w:noProof/>
              </w:rPr>
              <w:t>4.2 Methods</w:t>
            </w:r>
            <w:r>
              <w:rPr>
                <w:noProof/>
                <w:webHidden/>
              </w:rPr>
              <w:tab/>
            </w:r>
            <w:r>
              <w:rPr>
                <w:noProof/>
                <w:webHidden/>
              </w:rPr>
              <w:fldChar w:fldCharType="begin"/>
            </w:r>
            <w:r>
              <w:rPr>
                <w:noProof/>
                <w:webHidden/>
              </w:rPr>
              <w:instrText xml:space="preserve"> PAGEREF _Toc499134756 \h </w:instrText>
            </w:r>
            <w:r>
              <w:rPr>
                <w:noProof/>
                <w:webHidden/>
              </w:rPr>
            </w:r>
            <w:r>
              <w:rPr>
                <w:noProof/>
                <w:webHidden/>
              </w:rPr>
              <w:fldChar w:fldCharType="separate"/>
            </w:r>
            <w:r>
              <w:rPr>
                <w:noProof/>
                <w:webHidden/>
              </w:rPr>
              <w:t>57</w:t>
            </w:r>
            <w:r>
              <w:rPr>
                <w:noProof/>
                <w:webHidden/>
              </w:rPr>
              <w:fldChar w:fldCharType="end"/>
            </w:r>
          </w:hyperlink>
        </w:p>
        <w:p w14:paraId="2CF172AF" w14:textId="2A278AE0" w:rsidR="00941DA3" w:rsidRDefault="00941DA3">
          <w:pPr>
            <w:pStyle w:val="TOC3"/>
            <w:tabs>
              <w:tab w:val="right" w:leader="dot" w:pos="9350"/>
            </w:tabs>
            <w:rPr>
              <w:rFonts w:eastAsiaTheme="minorEastAsia"/>
              <w:noProof/>
            </w:rPr>
          </w:pPr>
          <w:hyperlink w:anchor="_Toc499134757" w:history="1">
            <w:r w:rsidRPr="00F65EA1">
              <w:rPr>
                <w:rStyle w:val="Hyperlink"/>
                <w:noProof/>
              </w:rPr>
              <w:t>4.2.1 Participants</w:t>
            </w:r>
            <w:r>
              <w:rPr>
                <w:noProof/>
                <w:webHidden/>
              </w:rPr>
              <w:tab/>
            </w:r>
            <w:r>
              <w:rPr>
                <w:noProof/>
                <w:webHidden/>
              </w:rPr>
              <w:fldChar w:fldCharType="begin"/>
            </w:r>
            <w:r>
              <w:rPr>
                <w:noProof/>
                <w:webHidden/>
              </w:rPr>
              <w:instrText xml:space="preserve"> PAGEREF _Toc499134757 \h </w:instrText>
            </w:r>
            <w:r>
              <w:rPr>
                <w:noProof/>
                <w:webHidden/>
              </w:rPr>
            </w:r>
            <w:r>
              <w:rPr>
                <w:noProof/>
                <w:webHidden/>
              </w:rPr>
              <w:fldChar w:fldCharType="separate"/>
            </w:r>
            <w:r>
              <w:rPr>
                <w:noProof/>
                <w:webHidden/>
              </w:rPr>
              <w:t>57</w:t>
            </w:r>
            <w:r>
              <w:rPr>
                <w:noProof/>
                <w:webHidden/>
              </w:rPr>
              <w:fldChar w:fldCharType="end"/>
            </w:r>
          </w:hyperlink>
        </w:p>
        <w:p w14:paraId="45C961C4" w14:textId="035D5766" w:rsidR="00941DA3" w:rsidRDefault="00941DA3">
          <w:pPr>
            <w:pStyle w:val="TOC3"/>
            <w:tabs>
              <w:tab w:val="right" w:leader="dot" w:pos="9350"/>
            </w:tabs>
            <w:rPr>
              <w:rFonts w:eastAsiaTheme="minorEastAsia"/>
              <w:noProof/>
            </w:rPr>
          </w:pPr>
          <w:hyperlink w:anchor="_Toc499134758" w:history="1">
            <w:r w:rsidRPr="00F65EA1">
              <w:rPr>
                <w:rStyle w:val="Hyperlink"/>
                <w:noProof/>
              </w:rPr>
              <w:t>4.2.2 Design and Procedures</w:t>
            </w:r>
            <w:r>
              <w:rPr>
                <w:noProof/>
                <w:webHidden/>
              </w:rPr>
              <w:tab/>
            </w:r>
            <w:r>
              <w:rPr>
                <w:noProof/>
                <w:webHidden/>
              </w:rPr>
              <w:fldChar w:fldCharType="begin"/>
            </w:r>
            <w:r>
              <w:rPr>
                <w:noProof/>
                <w:webHidden/>
              </w:rPr>
              <w:instrText xml:space="preserve"> PAGEREF _Toc499134758 \h </w:instrText>
            </w:r>
            <w:r>
              <w:rPr>
                <w:noProof/>
                <w:webHidden/>
              </w:rPr>
            </w:r>
            <w:r>
              <w:rPr>
                <w:noProof/>
                <w:webHidden/>
              </w:rPr>
              <w:fldChar w:fldCharType="separate"/>
            </w:r>
            <w:r>
              <w:rPr>
                <w:noProof/>
                <w:webHidden/>
              </w:rPr>
              <w:t>57</w:t>
            </w:r>
            <w:r>
              <w:rPr>
                <w:noProof/>
                <w:webHidden/>
              </w:rPr>
              <w:fldChar w:fldCharType="end"/>
            </w:r>
          </w:hyperlink>
        </w:p>
        <w:p w14:paraId="59B86CE6" w14:textId="29DEF5D0" w:rsidR="00941DA3" w:rsidRDefault="00941DA3">
          <w:pPr>
            <w:pStyle w:val="TOC3"/>
            <w:tabs>
              <w:tab w:val="right" w:leader="dot" w:pos="9350"/>
            </w:tabs>
            <w:rPr>
              <w:rFonts w:eastAsiaTheme="minorEastAsia"/>
              <w:noProof/>
            </w:rPr>
          </w:pPr>
          <w:hyperlink w:anchor="_Toc499134759" w:history="1">
            <w:r w:rsidRPr="00F65EA1">
              <w:rPr>
                <w:rStyle w:val="Hyperlink"/>
                <w:noProof/>
              </w:rPr>
              <w:t>4.2.3 Proposed Navigation Analysis Metrics</w:t>
            </w:r>
            <w:r>
              <w:rPr>
                <w:noProof/>
                <w:webHidden/>
              </w:rPr>
              <w:tab/>
            </w:r>
            <w:r>
              <w:rPr>
                <w:noProof/>
                <w:webHidden/>
              </w:rPr>
              <w:fldChar w:fldCharType="begin"/>
            </w:r>
            <w:r>
              <w:rPr>
                <w:noProof/>
                <w:webHidden/>
              </w:rPr>
              <w:instrText xml:space="preserve"> PAGEREF _Toc499134759 \h </w:instrText>
            </w:r>
            <w:r>
              <w:rPr>
                <w:noProof/>
                <w:webHidden/>
              </w:rPr>
            </w:r>
            <w:r>
              <w:rPr>
                <w:noProof/>
                <w:webHidden/>
              </w:rPr>
              <w:fldChar w:fldCharType="separate"/>
            </w:r>
            <w:r>
              <w:rPr>
                <w:noProof/>
                <w:webHidden/>
              </w:rPr>
              <w:t>60</w:t>
            </w:r>
            <w:r>
              <w:rPr>
                <w:noProof/>
                <w:webHidden/>
              </w:rPr>
              <w:fldChar w:fldCharType="end"/>
            </w:r>
          </w:hyperlink>
        </w:p>
        <w:p w14:paraId="1336A573" w14:textId="10813561" w:rsidR="00941DA3" w:rsidRDefault="00941DA3">
          <w:pPr>
            <w:pStyle w:val="TOC3"/>
            <w:tabs>
              <w:tab w:val="right" w:leader="dot" w:pos="9350"/>
            </w:tabs>
            <w:rPr>
              <w:rFonts w:eastAsiaTheme="minorEastAsia"/>
              <w:noProof/>
            </w:rPr>
          </w:pPr>
          <w:hyperlink w:anchor="_Toc499134760" w:history="1">
            <w:r w:rsidRPr="00F65EA1">
              <w:rPr>
                <w:rStyle w:val="Hyperlink"/>
                <w:noProof/>
              </w:rPr>
              <w:t>4.2.4 Proposed Order Analyses</w:t>
            </w:r>
            <w:r>
              <w:rPr>
                <w:noProof/>
                <w:webHidden/>
              </w:rPr>
              <w:tab/>
            </w:r>
            <w:r>
              <w:rPr>
                <w:noProof/>
                <w:webHidden/>
              </w:rPr>
              <w:fldChar w:fldCharType="begin"/>
            </w:r>
            <w:r>
              <w:rPr>
                <w:noProof/>
                <w:webHidden/>
              </w:rPr>
              <w:instrText xml:space="preserve"> PAGEREF _Toc499134760 \h </w:instrText>
            </w:r>
            <w:r>
              <w:rPr>
                <w:noProof/>
                <w:webHidden/>
              </w:rPr>
            </w:r>
            <w:r>
              <w:rPr>
                <w:noProof/>
                <w:webHidden/>
              </w:rPr>
              <w:fldChar w:fldCharType="separate"/>
            </w:r>
            <w:r>
              <w:rPr>
                <w:noProof/>
                <w:webHidden/>
              </w:rPr>
              <w:t>61</w:t>
            </w:r>
            <w:r>
              <w:rPr>
                <w:noProof/>
                <w:webHidden/>
              </w:rPr>
              <w:fldChar w:fldCharType="end"/>
            </w:r>
          </w:hyperlink>
        </w:p>
        <w:p w14:paraId="3275E3DA" w14:textId="55B6A79A" w:rsidR="00941DA3" w:rsidRDefault="00941DA3">
          <w:pPr>
            <w:pStyle w:val="TOC3"/>
            <w:tabs>
              <w:tab w:val="right" w:leader="dot" w:pos="9350"/>
            </w:tabs>
            <w:rPr>
              <w:rFonts w:eastAsiaTheme="minorEastAsia"/>
              <w:noProof/>
            </w:rPr>
          </w:pPr>
          <w:hyperlink w:anchor="_Toc499134761" w:history="1">
            <w:r w:rsidRPr="00F65EA1">
              <w:rPr>
                <w:rStyle w:val="Hyperlink"/>
                <w:noProof/>
              </w:rPr>
              <w:t>4.2.5 Statistical Analysis</w:t>
            </w:r>
            <w:r>
              <w:rPr>
                <w:noProof/>
                <w:webHidden/>
              </w:rPr>
              <w:tab/>
            </w:r>
            <w:r>
              <w:rPr>
                <w:noProof/>
                <w:webHidden/>
              </w:rPr>
              <w:fldChar w:fldCharType="begin"/>
            </w:r>
            <w:r>
              <w:rPr>
                <w:noProof/>
                <w:webHidden/>
              </w:rPr>
              <w:instrText xml:space="preserve"> PAGEREF _Toc499134761 \h </w:instrText>
            </w:r>
            <w:r>
              <w:rPr>
                <w:noProof/>
                <w:webHidden/>
              </w:rPr>
            </w:r>
            <w:r>
              <w:rPr>
                <w:noProof/>
                <w:webHidden/>
              </w:rPr>
              <w:fldChar w:fldCharType="separate"/>
            </w:r>
            <w:r>
              <w:rPr>
                <w:noProof/>
                <w:webHidden/>
              </w:rPr>
              <w:t>63</w:t>
            </w:r>
            <w:r>
              <w:rPr>
                <w:noProof/>
                <w:webHidden/>
              </w:rPr>
              <w:fldChar w:fldCharType="end"/>
            </w:r>
          </w:hyperlink>
        </w:p>
        <w:p w14:paraId="6FB2E913" w14:textId="4FE483D9" w:rsidR="00941DA3" w:rsidRDefault="00941DA3">
          <w:pPr>
            <w:pStyle w:val="TOC2"/>
            <w:tabs>
              <w:tab w:val="right" w:leader="dot" w:pos="9350"/>
            </w:tabs>
            <w:rPr>
              <w:rFonts w:eastAsiaTheme="minorEastAsia"/>
              <w:noProof/>
            </w:rPr>
          </w:pPr>
          <w:hyperlink w:anchor="_Toc499134762" w:history="1">
            <w:r w:rsidRPr="00F65EA1">
              <w:rPr>
                <w:rStyle w:val="Hyperlink"/>
                <w:noProof/>
              </w:rPr>
              <w:t>4.3 Results</w:t>
            </w:r>
            <w:r>
              <w:rPr>
                <w:noProof/>
                <w:webHidden/>
              </w:rPr>
              <w:tab/>
            </w:r>
            <w:r>
              <w:rPr>
                <w:noProof/>
                <w:webHidden/>
              </w:rPr>
              <w:fldChar w:fldCharType="begin"/>
            </w:r>
            <w:r>
              <w:rPr>
                <w:noProof/>
                <w:webHidden/>
              </w:rPr>
              <w:instrText xml:space="preserve"> PAGEREF _Toc499134762 \h </w:instrText>
            </w:r>
            <w:r>
              <w:rPr>
                <w:noProof/>
                <w:webHidden/>
              </w:rPr>
            </w:r>
            <w:r>
              <w:rPr>
                <w:noProof/>
                <w:webHidden/>
              </w:rPr>
              <w:fldChar w:fldCharType="separate"/>
            </w:r>
            <w:r>
              <w:rPr>
                <w:noProof/>
                <w:webHidden/>
              </w:rPr>
              <w:t>63</w:t>
            </w:r>
            <w:r>
              <w:rPr>
                <w:noProof/>
                <w:webHidden/>
              </w:rPr>
              <w:fldChar w:fldCharType="end"/>
            </w:r>
          </w:hyperlink>
        </w:p>
        <w:p w14:paraId="3DA477A9" w14:textId="59E9F203" w:rsidR="00941DA3" w:rsidRDefault="00941DA3">
          <w:pPr>
            <w:pStyle w:val="TOC3"/>
            <w:tabs>
              <w:tab w:val="right" w:leader="dot" w:pos="9350"/>
            </w:tabs>
            <w:rPr>
              <w:rFonts w:eastAsiaTheme="minorEastAsia"/>
              <w:noProof/>
            </w:rPr>
          </w:pPr>
          <w:hyperlink w:anchor="_Toc499134763" w:history="1">
            <w:r w:rsidRPr="00F65EA1">
              <w:rPr>
                <w:rStyle w:val="Hyperlink"/>
                <w:noProof/>
              </w:rPr>
              <w:t>4.3.1 Overall Accuracy and Navigation</w:t>
            </w:r>
            <w:r>
              <w:rPr>
                <w:noProof/>
                <w:webHidden/>
              </w:rPr>
              <w:tab/>
            </w:r>
            <w:r>
              <w:rPr>
                <w:noProof/>
                <w:webHidden/>
              </w:rPr>
              <w:fldChar w:fldCharType="begin"/>
            </w:r>
            <w:r>
              <w:rPr>
                <w:noProof/>
                <w:webHidden/>
              </w:rPr>
              <w:instrText xml:space="preserve"> PAGEREF _Toc499134763 \h </w:instrText>
            </w:r>
            <w:r>
              <w:rPr>
                <w:noProof/>
                <w:webHidden/>
              </w:rPr>
            </w:r>
            <w:r>
              <w:rPr>
                <w:noProof/>
                <w:webHidden/>
              </w:rPr>
              <w:fldChar w:fldCharType="separate"/>
            </w:r>
            <w:r>
              <w:rPr>
                <w:noProof/>
                <w:webHidden/>
              </w:rPr>
              <w:t>63</w:t>
            </w:r>
            <w:r>
              <w:rPr>
                <w:noProof/>
                <w:webHidden/>
              </w:rPr>
              <w:fldChar w:fldCharType="end"/>
            </w:r>
          </w:hyperlink>
        </w:p>
        <w:p w14:paraId="698F6EAD" w14:textId="2E9BD633" w:rsidR="00941DA3" w:rsidRDefault="00941DA3">
          <w:pPr>
            <w:pStyle w:val="TOC3"/>
            <w:tabs>
              <w:tab w:val="right" w:leader="dot" w:pos="9350"/>
            </w:tabs>
            <w:rPr>
              <w:rFonts w:eastAsiaTheme="minorEastAsia"/>
              <w:noProof/>
            </w:rPr>
          </w:pPr>
          <w:hyperlink w:anchor="_Toc499134764" w:history="1">
            <w:r w:rsidRPr="00F65EA1">
              <w:rPr>
                <w:rStyle w:val="Hyperlink"/>
                <w:noProof/>
              </w:rPr>
              <w:t>4.3.2 Proposed Navigation Analysis Metrics Predictions</w:t>
            </w:r>
            <w:r>
              <w:rPr>
                <w:noProof/>
                <w:webHidden/>
              </w:rPr>
              <w:tab/>
            </w:r>
            <w:r>
              <w:rPr>
                <w:noProof/>
                <w:webHidden/>
              </w:rPr>
              <w:fldChar w:fldCharType="begin"/>
            </w:r>
            <w:r>
              <w:rPr>
                <w:noProof/>
                <w:webHidden/>
              </w:rPr>
              <w:instrText xml:space="preserve"> PAGEREF _Toc499134764 \h </w:instrText>
            </w:r>
            <w:r>
              <w:rPr>
                <w:noProof/>
                <w:webHidden/>
              </w:rPr>
            </w:r>
            <w:r>
              <w:rPr>
                <w:noProof/>
                <w:webHidden/>
              </w:rPr>
              <w:fldChar w:fldCharType="separate"/>
            </w:r>
            <w:r>
              <w:rPr>
                <w:noProof/>
                <w:webHidden/>
              </w:rPr>
              <w:t>63</w:t>
            </w:r>
            <w:r>
              <w:rPr>
                <w:noProof/>
                <w:webHidden/>
              </w:rPr>
              <w:fldChar w:fldCharType="end"/>
            </w:r>
          </w:hyperlink>
        </w:p>
        <w:p w14:paraId="3E95CC59" w14:textId="34B9556E" w:rsidR="00941DA3" w:rsidRDefault="00941DA3">
          <w:pPr>
            <w:pStyle w:val="TOC3"/>
            <w:tabs>
              <w:tab w:val="right" w:leader="dot" w:pos="9350"/>
            </w:tabs>
            <w:rPr>
              <w:rFonts w:eastAsiaTheme="minorEastAsia"/>
              <w:noProof/>
            </w:rPr>
          </w:pPr>
          <w:hyperlink w:anchor="_Toc499134765" w:history="1">
            <w:r w:rsidRPr="00F65EA1">
              <w:rPr>
                <w:rStyle w:val="Hyperlink"/>
                <w:noProof/>
              </w:rPr>
              <w:t>4.3.3 Proposed Order Analyses Predictions</w:t>
            </w:r>
            <w:r>
              <w:rPr>
                <w:noProof/>
                <w:webHidden/>
              </w:rPr>
              <w:tab/>
            </w:r>
            <w:r>
              <w:rPr>
                <w:noProof/>
                <w:webHidden/>
              </w:rPr>
              <w:fldChar w:fldCharType="begin"/>
            </w:r>
            <w:r>
              <w:rPr>
                <w:noProof/>
                <w:webHidden/>
              </w:rPr>
              <w:instrText xml:space="preserve"> PAGEREF _Toc499134765 \h </w:instrText>
            </w:r>
            <w:r>
              <w:rPr>
                <w:noProof/>
                <w:webHidden/>
              </w:rPr>
            </w:r>
            <w:r>
              <w:rPr>
                <w:noProof/>
                <w:webHidden/>
              </w:rPr>
              <w:fldChar w:fldCharType="separate"/>
            </w:r>
            <w:r>
              <w:rPr>
                <w:noProof/>
                <w:webHidden/>
              </w:rPr>
              <w:t>64</w:t>
            </w:r>
            <w:r>
              <w:rPr>
                <w:noProof/>
                <w:webHidden/>
              </w:rPr>
              <w:fldChar w:fldCharType="end"/>
            </w:r>
          </w:hyperlink>
        </w:p>
        <w:p w14:paraId="13CD4295" w14:textId="3AF81274" w:rsidR="00941DA3" w:rsidRDefault="00941DA3">
          <w:pPr>
            <w:pStyle w:val="TOC2"/>
            <w:tabs>
              <w:tab w:val="right" w:leader="dot" w:pos="9350"/>
            </w:tabs>
            <w:rPr>
              <w:rFonts w:eastAsiaTheme="minorEastAsia"/>
              <w:noProof/>
            </w:rPr>
          </w:pPr>
          <w:hyperlink w:anchor="_Toc499134766" w:history="1">
            <w:r w:rsidRPr="00F65EA1">
              <w:rPr>
                <w:rStyle w:val="Hyperlink"/>
                <w:noProof/>
              </w:rPr>
              <w:t>4.4 Discussion</w:t>
            </w:r>
            <w:r>
              <w:rPr>
                <w:noProof/>
                <w:webHidden/>
              </w:rPr>
              <w:tab/>
            </w:r>
            <w:r>
              <w:rPr>
                <w:noProof/>
                <w:webHidden/>
              </w:rPr>
              <w:fldChar w:fldCharType="begin"/>
            </w:r>
            <w:r>
              <w:rPr>
                <w:noProof/>
                <w:webHidden/>
              </w:rPr>
              <w:instrText xml:space="preserve"> PAGEREF _Toc499134766 \h </w:instrText>
            </w:r>
            <w:r>
              <w:rPr>
                <w:noProof/>
                <w:webHidden/>
              </w:rPr>
            </w:r>
            <w:r>
              <w:rPr>
                <w:noProof/>
                <w:webHidden/>
              </w:rPr>
              <w:fldChar w:fldCharType="separate"/>
            </w:r>
            <w:r>
              <w:rPr>
                <w:noProof/>
                <w:webHidden/>
              </w:rPr>
              <w:t>65</w:t>
            </w:r>
            <w:r>
              <w:rPr>
                <w:noProof/>
                <w:webHidden/>
              </w:rPr>
              <w:fldChar w:fldCharType="end"/>
            </w:r>
          </w:hyperlink>
        </w:p>
        <w:p w14:paraId="44801636" w14:textId="71B1F4C1" w:rsidR="00941DA3" w:rsidRDefault="00941DA3">
          <w:pPr>
            <w:pStyle w:val="TOC1"/>
            <w:tabs>
              <w:tab w:val="right" w:leader="dot" w:pos="9350"/>
            </w:tabs>
            <w:rPr>
              <w:rFonts w:eastAsiaTheme="minorEastAsia"/>
              <w:noProof/>
            </w:rPr>
          </w:pPr>
          <w:hyperlink w:anchor="_Toc499134767" w:history="1">
            <w:r w:rsidRPr="00F65EA1">
              <w:rPr>
                <w:rStyle w:val="Hyperlink"/>
                <w:noProof/>
              </w:rPr>
              <w:t>Chapter 5: General Discussion</w:t>
            </w:r>
            <w:r>
              <w:rPr>
                <w:noProof/>
                <w:webHidden/>
              </w:rPr>
              <w:tab/>
            </w:r>
            <w:r>
              <w:rPr>
                <w:noProof/>
                <w:webHidden/>
              </w:rPr>
              <w:fldChar w:fldCharType="begin"/>
            </w:r>
            <w:r>
              <w:rPr>
                <w:noProof/>
                <w:webHidden/>
              </w:rPr>
              <w:instrText xml:space="preserve"> PAGEREF _Toc499134767 \h </w:instrText>
            </w:r>
            <w:r>
              <w:rPr>
                <w:noProof/>
                <w:webHidden/>
              </w:rPr>
            </w:r>
            <w:r>
              <w:rPr>
                <w:noProof/>
                <w:webHidden/>
              </w:rPr>
              <w:fldChar w:fldCharType="separate"/>
            </w:r>
            <w:r>
              <w:rPr>
                <w:noProof/>
                <w:webHidden/>
              </w:rPr>
              <w:t>67</w:t>
            </w:r>
            <w:r>
              <w:rPr>
                <w:noProof/>
                <w:webHidden/>
              </w:rPr>
              <w:fldChar w:fldCharType="end"/>
            </w:r>
          </w:hyperlink>
        </w:p>
        <w:p w14:paraId="00E0E56C" w14:textId="23C48C96" w:rsidR="00941DA3" w:rsidRDefault="00941DA3">
          <w:pPr>
            <w:pStyle w:val="TOC2"/>
            <w:tabs>
              <w:tab w:val="right" w:leader="dot" w:pos="9350"/>
            </w:tabs>
            <w:rPr>
              <w:rFonts w:eastAsiaTheme="minorEastAsia"/>
              <w:noProof/>
            </w:rPr>
          </w:pPr>
          <w:hyperlink w:anchor="_Toc499134768" w:history="1">
            <w:r w:rsidRPr="00F65EA1">
              <w:rPr>
                <w:rStyle w:val="Hyperlink"/>
                <w:noProof/>
              </w:rPr>
              <w:t>5.1 Summary of Results</w:t>
            </w:r>
            <w:r>
              <w:rPr>
                <w:noProof/>
                <w:webHidden/>
              </w:rPr>
              <w:tab/>
            </w:r>
            <w:r>
              <w:rPr>
                <w:noProof/>
                <w:webHidden/>
              </w:rPr>
              <w:fldChar w:fldCharType="begin"/>
            </w:r>
            <w:r>
              <w:rPr>
                <w:noProof/>
                <w:webHidden/>
              </w:rPr>
              <w:instrText xml:space="preserve"> PAGEREF _Toc499134768 \h </w:instrText>
            </w:r>
            <w:r>
              <w:rPr>
                <w:noProof/>
                <w:webHidden/>
              </w:rPr>
            </w:r>
            <w:r>
              <w:rPr>
                <w:noProof/>
                <w:webHidden/>
              </w:rPr>
              <w:fldChar w:fldCharType="separate"/>
            </w:r>
            <w:r>
              <w:rPr>
                <w:noProof/>
                <w:webHidden/>
              </w:rPr>
              <w:t>67</w:t>
            </w:r>
            <w:r>
              <w:rPr>
                <w:noProof/>
                <w:webHidden/>
              </w:rPr>
              <w:fldChar w:fldCharType="end"/>
            </w:r>
          </w:hyperlink>
        </w:p>
        <w:p w14:paraId="4ECDFE81" w14:textId="6D910A4C" w:rsidR="00941DA3" w:rsidRDefault="00941DA3">
          <w:pPr>
            <w:pStyle w:val="TOC2"/>
            <w:tabs>
              <w:tab w:val="right" w:leader="dot" w:pos="9350"/>
            </w:tabs>
            <w:rPr>
              <w:rFonts w:eastAsiaTheme="minorEastAsia"/>
              <w:noProof/>
            </w:rPr>
          </w:pPr>
          <w:hyperlink w:anchor="_Toc499134769" w:history="1">
            <w:r w:rsidRPr="00F65EA1">
              <w:rPr>
                <w:rStyle w:val="Hyperlink"/>
                <w:noProof/>
              </w:rPr>
              <w:t>5.2 Separable vs. Separate Hippocampal Representations</w:t>
            </w:r>
            <w:r>
              <w:rPr>
                <w:noProof/>
                <w:webHidden/>
              </w:rPr>
              <w:tab/>
            </w:r>
            <w:r>
              <w:rPr>
                <w:noProof/>
                <w:webHidden/>
              </w:rPr>
              <w:fldChar w:fldCharType="begin"/>
            </w:r>
            <w:r>
              <w:rPr>
                <w:noProof/>
                <w:webHidden/>
              </w:rPr>
              <w:instrText xml:space="preserve"> PAGEREF _Toc499134769 \h </w:instrText>
            </w:r>
            <w:r>
              <w:rPr>
                <w:noProof/>
                <w:webHidden/>
              </w:rPr>
            </w:r>
            <w:r>
              <w:rPr>
                <w:noProof/>
                <w:webHidden/>
              </w:rPr>
              <w:fldChar w:fldCharType="separate"/>
            </w:r>
            <w:r>
              <w:rPr>
                <w:noProof/>
                <w:webHidden/>
              </w:rPr>
              <w:t>69</w:t>
            </w:r>
            <w:r>
              <w:rPr>
                <w:noProof/>
                <w:webHidden/>
              </w:rPr>
              <w:fldChar w:fldCharType="end"/>
            </w:r>
          </w:hyperlink>
        </w:p>
        <w:p w14:paraId="4FA98364" w14:textId="3E61999C" w:rsidR="00941DA3" w:rsidRDefault="00941DA3">
          <w:pPr>
            <w:pStyle w:val="TOC2"/>
            <w:tabs>
              <w:tab w:val="right" w:leader="dot" w:pos="9350"/>
            </w:tabs>
            <w:rPr>
              <w:rFonts w:eastAsiaTheme="minorEastAsia"/>
              <w:noProof/>
            </w:rPr>
          </w:pPr>
          <w:hyperlink w:anchor="_Toc499134770" w:history="1">
            <w:r w:rsidRPr="00F65EA1">
              <w:rPr>
                <w:rStyle w:val="Hyperlink"/>
                <w:noProof/>
              </w:rPr>
              <w:t>5.3 Behavioral Inference, Sampling, and Task Richness</w:t>
            </w:r>
            <w:r>
              <w:rPr>
                <w:noProof/>
                <w:webHidden/>
              </w:rPr>
              <w:tab/>
            </w:r>
            <w:r>
              <w:rPr>
                <w:noProof/>
                <w:webHidden/>
              </w:rPr>
              <w:fldChar w:fldCharType="begin"/>
            </w:r>
            <w:r>
              <w:rPr>
                <w:noProof/>
                <w:webHidden/>
              </w:rPr>
              <w:instrText xml:space="preserve"> PAGEREF _Toc499134770 \h </w:instrText>
            </w:r>
            <w:r>
              <w:rPr>
                <w:noProof/>
                <w:webHidden/>
              </w:rPr>
            </w:r>
            <w:r>
              <w:rPr>
                <w:noProof/>
                <w:webHidden/>
              </w:rPr>
              <w:fldChar w:fldCharType="separate"/>
            </w:r>
            <w:r>
              <w:rPr>
                <w:noProof/>
                <w:webHidden/>
              </w:rPr>
              <w:t>69</w:t>
            </w:r>
            <w:r>
              <w:rPr>
                <w:noProof/>
                <w:webHidden/>
              </w:rPr>
              <w:fldChar w:fldCharType="end"/>
            </w:r>
          </w:hyperlink>
        </w:p>
        <w:p w14:paraId="3522612E" w14:textId="01F53CCC" w:rsidR="00941DA3" w:rsidRDefault="00941DA3">
          <w:pPr>
            <w:pStyle w:val="TOC2"/>
            <w:tabs>
              <w:tab w:val="right" w:leader="dot" w:pos="9350"/>
            </w:tabs>
            <w:rPr>
              <w:rFonts w:eastAsiaTheme="minorEastAsia"/>
              <w:noProof/>
            </w:rPr>
          </w:pPr>
          <w:hyperlink w:anchor="_Toc499134771" w:history="1">
            <w:r w:rsidRPr="00F65EA1">
              <w:rPr>
                <w:rStyle w:val="Hyperlink"/>
                <w:noProof/>
              </w:rPr>
              <w:t>5.4 Artificial Intelligence and Spatial Reconstructions</w:t>
            </w:r>
            <w:r>
              <w:rPr>
                <w:noProof/>
                <w:webHidden/>
              </w:rPr>
              <w:tab/>
            </w:r>
            <w:r>
              <w:rPr>
                <w:noProof/>
                <w:webHidden/>
              </w:rPr>
              <w:fldChar w:fldCharType="begin"/>
            </w:r>
            <w:r>
              <w:rPr>
                <w:noProof/>
                <w:webHidden/>
              </w:rPr>
              <w:instrText xml:space="preserve"> PAGEREF _Toc499134771 \h </w:instrText>
            </w:r>
            <w:r>
              <w:rPr>
                <w:noProof/>
                <w:webHidden/>
              </w:rPr>
            </w:r>
            <w:r>
              <w:rPr>
                <w:noProof/>
                <w:webHidden/>
              </w:rPr>
              <w:fldChar w:fldCharType="separate"/>
            </w:r>
            <w:r>
              <w:rPr>
                <w:noProof/>
                <w:webHidden/>
              </w:rPr>
              <w:t>70</w:t>
            </w:r>
            <w:r>
              <w:rPr>
                <w:noProof/>
                <w:webHidden/>
              </w:rPr>
              <w:fldChar w:fldCharType="end"/>
            </w:r>
          </w:hyperlink>
        </w:p>
        <w:p w14:paraId="02F6F0FD" w14:textId="768640A9" w:rsidR="00941DA3" w:rsidRDefault="00941DA3">
          <w:pPr>
            <w:pStyle w:val="TOC2"/>
            <w:tabs>
              <w:tab w:val="right" w:leader="dot" w:pos="9350"/>
            </w:tabs>
            <w:rPr>
              <w:rFonts w:eastAsiaTheme="minorEastAsia"/>
              <w:noProof/>
            </w:rPr>
          </w:pPr>
          <w:hyperlink w:anchor="_Toc499134772" w:history="1">
            <w:r w:rsidRPr="00F65EA1">
              <w:rPr>
                <w:rStyle w:val="Hyperlink"/>
                <w:noProof/>
              </w:rPr>
              <w:t>5.5 Conclusion</w:t>
            </w:r>
            <w:r>
              <w:rPr>
                <w:noProof/>
                <w:webHidden/>
              </w:rPr>
              <w:tab/>
            </w:r>
            <w:r>
              <w:rPr>
                <w:noProof/>
                <w:webHidden/>
              </w:rPr>
              <w:fldChar w:fldCharType="begin"/>
            </w:r>
            <w:r>
              <w:rPr>
                <w:noProof/>
                <w:webHidden/>
              </w:rPr>
              <w:instrText xml:space="preserve"> PAGEREF _Toc499134772 \h </w:instrText>
            </w:r>
            <w:r>
              <w:rPr>
                <w:noProof/>
                <w:webHidden/>
              </w:rPr>
            </w:r>
            <w:r>
              <w:rPr>
                <w:noProof/>
                <w:webHidden/>
              </w:rPr>
              <w:fldChar w:fldCharType="separate"/>
            </w:r>
            <w:r>
              <w:rPr>
                <w:noProof/>
                <w:webHidden/>
              </w:rPr>
              <w:t>71</w:t>
            </w:r>
            <w:r>
              <w:rPr>
                <w:noProof/>
                <w:webHidden/>
              </w:rPr>
              <w:fldChar w:fldCharType="end"/>
            </w:r>
          </w:hyperlink>
        </w:p>
        <w:p w14:paraId="5687D421" w14:textId="2EECDBBD" w:rsidR="00941DA3" w:rsidRDefault="00941DA3">
          <w:pPr>
            <w:pStyle w:val="TOC1"/>
            <w:tabs>
              <w:tab w:val="right" w:leader="dot" w:pos="9350"/>
            </w:tabs>
            <w:rPr>
              <w:rFonts w:eastAsiaTheme="minorEastAsia"/>
              <w:noProof/>
            </w:rPr>
          </w:pPr>
          <w:hyperlink w:anchor="_Toc499134773" w:history="1">
            <w:r w:rsidRPr="00F65EA1">
              <w:rPr>
                <w:rStyle w:val="Hyperlink"/>
                <w:noProof/>
              </w:rPr>
              <w:t>References</w:t>
            </w:r>
            <w:r>
              <w:rPr>
                <w:noProof/>
                <w:webHidden/>
              </w:rPr>
              <w:tab/>
            </w:r>
            <w:r>
              <w:rPr>
                <w:noProof/>
                <w:webHidden/>
              </w:rPr>
              <w:fldChar w:fldCharType="begin"/>
            </w:r>
            <w:r>
              <w:rPr>
                <w:noProof/>
                <w:webHidden/>
              </w:rPr>
              <w:instrText xml:space="preserve"> PAGEREF _Toc499134773 \h </w:instrText>
            </w:r>
            <w:r>
              <w:rPr>
                <w:noProof/>
                <w:webHidden/>
              </w:rPr>
            </w:r>
            <w:r>
              <w:rPr>
                <w:noProof/>
                <w:webHidden/>
              </w:rPr>
              <w:fldChar w:fldCharType="separate"/>
            </w:r>
            <w:r>
              <w:rPr>
                <w:noProof/>
                <w:webHidden/>
              </w:rPr>
              <w:t>72</w:t>
            </w:r>
            <w:r>
              <w:rPr>
                <w:noProof/>
                <w:webHidden/>
              </w:rPr>
              <w:fldChar w:fldCharType="end"/>
            </w:r>
          </w:hyperlink>
        </w:p>
        <w:p w14:paraId="22BB95E4" w14:textId="52045CBE" w:rsidR="006A6F11" w:rsidRPr="00FC5D71" w:rsidRDefault="007530E0" w:rsidP="00FC5D71">
          <w:pPr>
            <w:outlineLvl w:val="1"/>
            <w:rPr>
              <w:b/>
              <w:bCs/>
              <w:noProof/>
            </w:rPr>
          </w:pPr>
          <w:r>
            <w:fldChar w:fldCharType="end"/>
          </w:r>
        </w:p>
      </w:sdtContent>
    </w:sdt>
    <w:p w14:paraId="0D5B4D96" w14:textId="766D97FA" w:rsidR="008600D6" w:rsidRDefault="007353F3" w:rsidP="001B44E3">
      <w:pPr>
        <w:pStyle w:val="Heading1"/>
      </w:pPr>
      <w:bookmarkStart w:id="1" w:name="_Toc499134714"/>
      <w:r>
        <w:lastRenderedPageBreak/>
        <w:t>Chapter 1:</w:t>
      </w:r>
      <w:r w:rsidR="001B44E3">
        <w:t xml:space="preserve"> </w:t>
      </w:r>
      <w:bookmarkStart w:id="2" w:name="_Toc497155995"/>
      <w:r w:rsidR="00566C24">
        <w:t>General Introduction</w:t>
      </w:r>
      <w:bookmarkEnd w:id="1"/>
      <w:bookmarkEnd w:id="2"/>
    </w:p>
    <w:p w14:paraId="598394C1" w14:textId="528D3D27"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7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saw it. Traditionally, individuals are given a set of items which are to be reconstructed in spac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noteIndex" : 7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better). Moreover, by systematically analyzing the performance in reconstruction, we can begin to hypothesize new models and test existing models of memory organization </w:t>
      </w:r>
      <w:r>
        <w:fldChar w:fldCharType="begin" w:fldLock="1"/>
      </w:r>
      <w:r w:rsidR="007B454C">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noteIndex" : 7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B454C">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noteIndex" : 7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7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5591DDD3"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noteIndex" : 7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7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ithout specifying the precise nature of the deficit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8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584DBEDB"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noteIndex" : 8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7137FC">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noteIndex" : 8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w:t>
      </w:r>
      <w:r w:rsidR="007137FC">
        <w:lastRenderedPageBreak/>
        <w:t xml:space="preserve">modern models of the region including cortical region interactions which involve the addition of these alternate sources of information </w:t>
      </w:r>
      <w:r w:rsidR="007137FC">
        <w:fldChar w:fldCharType="begin" w:fldLock="1"/>
      </w:r>
      <w:r w:rsidR="007137FC">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noteIndex" : 8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64A562BF"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noteIndex" : 8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8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noteIndex" : 8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noteIndex" : 8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8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11095C">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noteIndex" : 8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8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noteIndex" : 8 }, "schema" : "https://github.com/citation-style-language/schema/raw/master/csl-citation.json" }</w:instrText>
      </w:r>
      <w:r>
        <w:fldChar w:fldCharType="separate"/>
      </w:r>
      <w:r w:rsidRPr="00F277DE">
        <w:rPr>
          <w:noProof/>
        </w:rPr>
        <w:t>Howard, Viskontas, Shankar, &amp; Fried, 2012</w:t>
      </w:r>
      <w:r>
        <w:fldChar w:fldCharType="end"/>
      </w:r>
      <w:r>
        <w:t xml:space="preserve">). </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7054E67B" w:rsidR="008774A8" w:rsidRDefault="007353F3" w:rsidP="008600D6">
      <w:pPr>
        <w:pStyle w:val="Heading2"/>
      </w:pPr>
      <w:bookmarkStart w:id="3" w:name="_Toc499134715"/>
      <w:r>
        <w:t xml:space="preserve">1.1 </w:t>
      </w:r>
      <w:r w:rsidR="008774A8">
        <w:t>Domains and Entities: Building Systematic Understanding of Reconstruction</w:t>
      </w:r>
      <w:bookmarkEnd w:id="3"/>
    </w:p>
    <w:p w14:paraId="2AFD5D83" w14:textId="2AED27D7"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Table 1</w:t>
      </w:r>
      <w:r>
        <w:t xml:space="preserve"> for an enumeration of key properties of domains and </w:t>
      </w:r>
      <w:r>
        <w:lastRenderedPageBreak/>
        <w:t>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566C24">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noteIndex" : 9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77777777" w:rsidR="00095564" w:rsidRDefault="00095564"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77777777" w:rsidR="00095564" w:rsidRDefault="00095564"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507B54CB" w:rsidR="00EF7D5A" w:rsidRDefault="00566C24" w:rsidP="00EF7D5A">
      <w:r>
        <w:t xml:space="preserve">Let us take a specific example to which we can link the abstract terms defined in the previous paragraph to clarify their meaning. Imagine a 2D spatial domain on a table. 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implicitly assumed (likely, rightfully so due to my examples) that the 2D space in question is finite. However, this was never explicitly stated.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noteIndex" : 10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noteIndex" : 10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noteIndex" : 10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noteIndex" : 10 }, "schema" : "https://github.com/citation-style-language/schema/raw/master/csl-citation.json" }</w:instrText>
      </w:r>
      <w:r>
        <w:fldChar w:fldCharType="separate"/>
      </w:r>
      <w:r w:rsidRPr="002D5C66">
        <w:rPr>
          <w:noProof/>
        </w:rPr>
        <w:t>(Coxeter, 2008)</w:t>
      </w:r>
      <w:r>
        <w:fldChar w:fldCharType="end"/>
      </w:r>
      <w:r w:rsidR="009A1544">
        <w:t xml:space="preserve">. Although humans more typically navigate a flat, 2D, Euclidean space, we are nonetheless capable of understanding and utilizing these other spaces. </w:t>
      </w:r>
    </w:p>
    <w:p w14:paraId="592933B2" w14:textId="77777777" w:rsidR="00FC5D71" w:rsidRDefault="0002455A" w:rsidP="00EF7D5A">
      <w:r>
        <w:rPr>
          <w:noProof/>
        </w:rPr>
        <w:lastRenderedPageBreak/>
        <mc:AlternateContent>
          <mc:Choice Requires="wps">
            <w:drawing>
              <wp:anchor distT="45720" distB="45720" distL="114300" distR="114300" simplePos="0" relativeHeight="251659264" behindDoc="0" locked="0" layoutInCell="1" allowOverlap="1" wp14:anchorId="4132F1D0" wp14:editId="179D5054">
                <wp:simplePos x="0" y="0"/>
                <wp:positionH relativeFrom="margin">
                  <wp:posOffset>0</wp:posOffset>
                </wp:positionH>
                <wp:positionV relativeFrom="paragraph">
                  <wp:posOffset>1885950</wp:posOffset>
                </wp:positionV>
                <wp:extent cx="5581650" cy="1038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noFill/>
                          <a:miter lim="800000"/>
                          <a:headEnd/>
                          <a:tailEnd/>
                        </a:ln>
                      </wps:spPr>
                      <wps:txbx>
                        <w:txbxContent>
                          <w:p w14:paraId="1559C483" w14:textId="163AA891" w:rsidR="00095564" w:rsidRDefault="00095564">
                            <w:r w:rsidRPr="00781D25">
                              <w:rPr>
                                <w:b/>
                              </w:rPr>
                              <w:t>Figure 2</w:t>
                            </w:r>
                            <w:r>
                              <w:t xml:space="preserve">: Examples of spaces with different geometries. Euclidean, toroidal, and hyperbolic. From </w:t>
                            </w:r>
                            <w:hyperlink r:id="rId7" w:history="1">
                              <w:r w:rsidRPr="008F5E12">
                                <w:rPr>
                                  <w:rStyle w:val="Hyperlink"/>
                                </w:rPr>
                                <w:t>http://blog.andreahawksley.com/170517301/</w:t>
                              </w:r>
                            </w:hyperlink>
                            <w:r>
                              <w:t xml:space="preserve"> originally and latest from </w:t>
                            </w:r>
                            <w:hyperlink r:id="rId8" w:history="1">
                              <w:r w:rsidRPr="008F5E12">
                                <w:rPr>
                                  <w:rStyle w:val="Hyperlink"/>
                                </w:rPr>
                                <w:t>https://en.wikipedia.org/wiki/File:Torus_from_rectangle.gif</w:t>
                              </w:r>
                            </w:hyperlink>
                            <w:r>
                              <w:t xml:space="preserve"> and </w:t>
                            </w:r>
                            <w:hyperlink r:id="rId9" w:history="1">
                              <w:r w:rsidRPr="008F5E12">
                                <w:rPr>
                                  <w:rStyle w:val="Hyperlink"/>
                                </w:rPr>
                                <w:t>https://en.wikipedia.org/wiki/File:H2chess_246a.png</w:t>
                              </w:r>
                            </w:hyperlink>
                            <w:r>
                              <w:t xml:space="preserve"> . Also see </w:t>
                            </w:r>
                            <w:hyperlink r:id="rId10"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" stroked="f">
                <v:textbox>
                  <w:txbxContent>
                    <w:p w14:paraId="1559C483" w14:textId="163AA891" w:rsidR="00095564" w:rsidRDefault="00095564">
                      <w:r w:rsidRPr="00781D25">
                        <w:rPr>
                          <w:b/>
                        </w:rPr>
                        <w:t>Figure 2</w:t>
                      </w:r>
                      <w:r>
                        <w:t xml:space="preserve">: Examples of spaces with different geometries. Euclidean, toroidal, and hyperbolic. From </w:t>
                      </w:r>
                      <w:hyperlink r:id="rId11" w:history="1">
                        <w:r w:rsidRPr="008F5E12">
                          <w:rPr>
                            <w:rStyle w:val="Hyperlink"/>
                          </w:rPr>
                          <w:t>http://blog.andreahawksley.com/170517301/</w:t>
                        </w:r>
                      </w:hyperlink>
                      <w:r>
                        <w:t xml:space="preserve"> originally and latest from </w:t>
                      </w:r>
                      <w:hyperlink r:id="rId12" w:history="1">
                        <w:r w:rsidRPr="008F5E12">
                          <w:rPr>
                            <w:rStyle w:val="Hyperlink"/>
                          </w:rPr>
                          <w:t>https://en.wikipedia.org/wiki/File:Torus_from_rectangle.gif</w:t>
                        </w:r>
                      </w:hyperlink>
                      <w:r>
                        <w:t xml:space="preserve"> and </w:t>
                      </w:r>
                      <w:hyperlink r:id="rId13" w:history="1">
                        <w:r w:rsidRPr="008F5E12">
                          <w:rPr>
                            <w:rStyle w:val="Hyperlink"/>
                          </w:rPr>
                          <w:t>https://en.wikipedia.org/wiki/File:H2chess_246a.png</w:t>
                        </w:r>
                      </w:hyperlink>
                      <w:r>
                        <w:t xml:space="preserve"> . Also see </w:t>
                      </w:r>
                      <w:hyperlink r:id="rId14"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32433434"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like 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There is mounting evidence that hippocampal damage impairs precision in spatial memory </w:t>
      </w:r>
      <w:r w:rsidR="00566C24">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noteIndex" : 3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566C24">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noteIndex" : 0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2DE38036" w:rsidR="00095564" w:rsidRDefault="00095564"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2DE38036" w:rsidR="00095564" w:rsidRDefault="00095564"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8"/>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9"/>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4ED93029" w:rsidR="008774A8" w:rsidRDefault="007353F3" w:rsidP="008774A8">
      <w:pPr>
        <w:pStyle w:val="Heading4"/>
      </w:pPr>
      <w:bookmarkStart w:id="4" w:name="_Toc499134716"/>
      <w:r>
        <w:t>1.1.</w:t>
      </w:r>
      <w:r w:rsidR="00FC5D71">
        <w:t>1</w:t>
      </w:r>
      <w:r>
        <w:t xml:space="preserve"> </w:t>
      </w:r>
      <w:r w:rsidR="008774A8" w:rsidRPr="008774A8">
        <w:t>Illustratability</w:t>
      </w:r>
      <w:r w:rsidR="008774A8">
        <w:t xml:space="preserve"> Does Not Define Domains of Information</w:t>
      </w:r>
      <w:bookmarkEnd w:id="4"/>
    </w:p>
    <w:p w14:paraId="187E5ED0" w14:textId="6348B6F8"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11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noteIndex" : 11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540D5038" w:rsidR="008774A8" w:rsidRDefault="007353F3" w:rsidP="008774A8">
      <w:pPr>
        <w:pStyle w:val="Heading4"/>
      </w:pPr>
      <w:bookmarkStart w:id="5" w:name="_Toc499134717"/>
      <w:r>
        <w:t>1.1.</w:t>
      </w:r>
      <w:r w:rsidR="00FC5D71">
        <w:t>2</w:t>
      </w:r>
      <w:r>
        <w:t xml:space="preserve"> </w:t>
      </w:r>
      <w:r w:rsidR="004C38FD">
        <w:t>Domains Other than Space and Time</w:t>
      </w:r>
      <w:bookmarkEnd w:id="5"/>
    </w:p>
    <w:p w14:paraId="473EB8E5" w14:textId="030ED64A"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7B454C">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noteIndex" : 4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8B6BE1">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noteIndex" : 4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w:t>
      </w:r>
      <w:r w:rsidR="00566C24">
        <w:lastRenderedPageBreak/>
        <w:t xml:space="preserve">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5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5 }, "schema" : "https://github.com/citation-style-language/schema/raw/master/csl-citation.json" }</w:instrText>
      </w:r>
      <w:r w:rsidR="00566C24">
        <w:fldChar w:fldCharType="separate"/>
      </w:r>
      <w:r w:rsidR="00625AB3" w:rsidRPr="00625AB3">
        <w:rPr>
          <w:noProof/>
        </w:rPr>
        <w:t>(B.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5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0816CC64" w:rsidR="00095564" w:rsidRDefault="00095564" w:rsidP="007101D6">
                            <w:r w:rsidRPr="00781D25">
                              <w:rPr>
                                <w:b/>
                              </w:rPr>
                              <w:t>Table 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0816CC64" w:rsidR="00095564" w:rsidRDefault="00095564" w:rsidP="007101D6">
                      <w:r w:rsidRPr="00781D25">
                        <w:rPr>
                          <w:b/>
                        </w:rPr>
                        <w:t>Table 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5F183" w14:textId="106EE152" w:rsidR="00C34F0A" w:rsidRDefault="00C34F0A" w:rsidP="00C34F0A"/>
    <w:p w14:paraId="08C6B925" w14:textId="4AB981D1" w:rsidR="00C34F0A" w:rsidRDefault="00C34F0A" w:rsidP="00C34F0A"/>
    <w:p w14:paraId="49B6080D" w14:textId="6E846A70" w:rsidR="00C34F0A" w:rsidRPr="00F81F31" w:rsidRDefault="00F81F31" w:rsidP="00C34F0A">
      <w:r>
        <w:lastRenderedPageBreak/>
        <w:t xml:space="preserve">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2 }, "schema" : "https://github.com/citation-style-language/schema/raw/master/csl-citation.json" }</w:instrText>
      </w:r>
      <w:r>
        <w:fldChar w:fldCharType="separate"/>
      </w:r>
      <w:r w:rsidRPr="00F81F31">
        <w:rPr>
          <w:noProof/>
        </w:rPr>
        <w:t>(Neal J. Cohen &amp; Eichenbaum, 1993)</w:t>
      </w:r>
      <w:r>
        <w:fldChar w:fldCharType="end"/>
      </w:r>
      <w:r>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Pr>
          <w:i/>
        </w:rPr>
        <w:t>types</w:t>
      </w:r>
      <w:r>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6B3F928C" w:rsidR="004C38FD" w:rsidRDefault="007353F3" w:rsidP="004C38FD">
      <w:pPr>
        <w:pStyle w:val="Heading4"/>
      </w:pPr>
      <w:bookmarkStart w:id="6" w:name="_Toc499134718"/>
      <w:r>
        <w:t>1.1.</w:t>
      </w:r>
      <w:r w:rsidR="00FC5D71">
        <w:t>3</w:t>
      </w:r>
      <w:r>
        <w:t xml:space="preserve"> </w:t>
      </w:r>
      <w:r w:rsidR="004C38FD">
        <w:t>2D Spatial Reconstruction – The iPosition Task</w:t>
      </w:r>
      <w:bookmarkEnd w:id="6"/>
    </w:p>
    <w:p w14:paraId="6245BAAB" w14:textId="5EF19F67"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noteIndex" : 14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566C24">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noteIndex" : 14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1D69D233" w:rsidR="00095564" w:rsidRDefault="00095564"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1D69D233" w:rsidR="00095564" w:rsidRDefault="00095564"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77777777"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5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noteIndex" : 15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imilar ideas from physics and mathematics, where certain quantities are conserved (or invariant) under certain transformations. Noether’s theorem </w:t>
      </w:r>
      <w:r>
        <w:fldChar w:fldCharType="begin" w:fldLock="1"/>
      </w:r>
      <w:r>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w:t>
      </w:r>
      <w:r>
        <w:lastRenderedPageBreak/>
        <w:t>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507772C8" w:rsidR="00095564" w:rsidRDefault="00095564"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507772C8" w:rsidR="00095564" w:rsidRDefault="00095564"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5DB1FCB2"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7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7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w:t>
      </w:r>
      <w:r>
        <w:lastRenderedPageBreak/>
        <w:t>representation is at the core of memory for reconstruction, the problem is still far from solved. We don’t know, for instance, if a subset of the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14C85B75"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noteIndex" : 17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61996056" w:rsidR="00095564" w:rsidRDefault="00095564"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61996056" w:rsidR="00095564" w:rsidRDefault="00095564"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1E36D8B" w:rsidR="004C38FD" w:rsidRDefault="007353F3" w:rsidP="004C38FD">
      <w:pPr>
        <w:pStyle w:val="Heading4"/>
      </w:pPr>
      <w:bookmarkStart w:id="7" w:name="_Toc499134719"/>
      <w:r>
        <w:t>1.1.</w:t>
      </w:r>
      <w:r w:rsidR="00FC5D71">
        <w:t>4</w:t>
      </w:r>
      <w:r>
        <w:t xml:space="preserve"> </w:t>
      </w:r>
      <w:r w:rsidR="004C38FD">
        <w:t>Sampling and Encoding During Study</w:t>
      </w:r>
      <w:bookmarkEnd w:id="7"/>
    </w:p>
    <w:p w14:paraId="45E61339" w14:textId="109E3F50" w:rsidR="00566C24" w:rsidRDefault="00566C24" w:rsidP="00566C24">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noteIndex" : 17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noteIndex" : 18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noteIndex" : 18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8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w:t>
      </w:r>
      <w:r>
        <w:lastRenderedPageBreak/>
        <w:t xml:space="preserve">the environment, a la </w:t>
      </w:r>
      <w:r>
        <w:fldChar w:fldCharType="begin" w:fldLock="1"/>
      </w:r>
      <w:r>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noteIndex" : 18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58CF6677" w:rsidR="004C38FD" w:rsidRPr="004C38FD" w:rsidRDefault="007353F3" w:rsidP="008600D6">
      <w:pPr>
        <w:pStyle w:val="Heading2"/>
      </w:pPr>
      <w:bookmarkStart w:id="8" w:name="_Toc499134720"/>
      <w:r>
        <w:t xml:space="preserve">1.2 </w:t>
      </w:r>
      <w:r w:rsidR="004C38FD">
        <w:t>Overview of Chapters</w:t>
      </w:r>
      <w:bookmarkEnd w:id="8"/>
    </w:p>
    <w:p w14:paraId="620017C4" w14:textId="5FE7F1B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t xml:space="preserve">). </w:t>
      </w:r>
    </w:p>
    <w:p w14:paraId="5DD9C6E2" w14:textId="335FAEEF" w:rsidR="004C38FD" w:rsidRDefault="007353F3" w:rsidP="004C38FD">
      <w:pPr>
        <w:pStyle w:val="Heading4"/>
      </w:pPr>
      <w:bookmarkStart w:id="9" w:name="_Toc499134721"/>
      <w:r>
        <w:t xml:space="preserve">1.2.1 </w:t>
      </w:r>
      <w:r w:rsidR="004C38FD">
        <w:t>Reconstructing Relational Information</w:t>
      </w:r>
      <w:bookmarkEnd w:id="9"/>
    </w:p>
    <w:p w14:paraId="76472AAE" w14:textId="4EF9AA6B"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8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19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5F3E32">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2F836407" w:rsidR="00566C24" w:rsidRDefault="00566C24" w:rsidP="00566C24">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noteIndex" : 16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51B80F0B" w:rsidR="004C38FD" w:rsidRDefault="007353F3" w:rsidP="00E6156C">
      <w:pPr>
        <w:pStyle w:val="Heading4"/>
      </w:pPr>
      <w:bookmarkStart w:id="10" w:name="_Toc499134722"/>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bookmarkEnd w:id="10"/>
    </w:p>
    <w:p w14:paraId="6F845A7D" w14:textId="70AE15F8" w:rsidR="00566C24" w:rsidRDefault="00566C24" w:rsidP="00566C24">
      <w:r>
        <w:t xml:space="preserve">Beyond just the spatial domain, episodic memory (which is critically supported by the hippocampus;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19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625AB3">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noteIndex" : 19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9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noteIndex" : 19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noteIndex" : 20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099E6607" w:rsidR="00566C24" w:rsidRDefault="00566C24" w:rsidP="00566C24">
      <w:r>
        <w:lastRenderedPageBreak/>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7B454C">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noteIndex" : 20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7B062F0"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noteIndex" : 20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noteIndex" : 20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w:t>
      </w:r>
      <w:r w:rsidR="001E19AD">
        <w:lastRenderedPageBreak/>
        <w:t>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7628BEC4" w:rsidR="004C38FD" w:rsidRDefault="007353F3" w:rsidP="004C38FD">
      <w:pPr>
        <w:pStyle w:val="Heading4"/>
      </w:pPr>
      <w:bookmarkStart w:id="11" w:name="_Toc499134723"/>
      <w:r>
        <w:t xml:space="preserve">1.2.3 </w:t>
      </w:r>
      <w:r w:rsidR="004C38FD">
        <w:t>Spatiotemporal Navigation, Sampling, and Information Encoding in Virtual Reality</w:t>
      </w:r>
      <w:bookmarkEnd w:id="11"/>
    </w:p>
    <w:p w14:paraId="63B23ECE" w14:textId="6AE9CE68" w:rsidR="00566C24" w:rsidRDefault="00566C24" w:rsidP="00566C24">
      <w:r>
        <w:t xml:space="preserve">Previous sections have highlighted primarily test results, while leaving study-time behavior largely unaddressed. This section proposes various measures of study-time performance in the most complex case of the tasks discussed in this work, the spatiotemporal navigation task, and discusses some preliminary data and hypotheses related to this work.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5F3E32">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noteIndex" : 21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21 }, "schema" : "https://github.com/citation-style-language/schema/raw/master/csl-citation.json" }</w:instrText>
      </w:r>
      <w:r>
        <w:fldChar w:fldCharType="separate"/>
      </w:r>
      <w:r w:rsidRPr="00FE49F1">
        <w:rPr>
          <w:noProof/>
        </w:rPr>
        <w:t>Daugherty et al., 2015</w:t>
      </w:r>
      <w:r>
        <w:fldChar w:fldCharType="end"/>
      </w:r>
      <w:r>
        <w:t>) are planned to determine if coarse measures of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21EC4A04" w14:textId="3EE1C57F" w:rsidR="00FA74FB" w:rsidRDefault="00566C24">
      <w:r>
        <w:t>The data from the Spatiotemporal Navigation Task ar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r w:rsidR="00FA74FB">
        <w:br w:type="page"/>
      </w:r>
    </w:p>
    <w:p w14:paraId="2678C33C" w14:textId="363A3469" w:rsidR="0072413B" w:rsidRPr="004F1A08" w:rsidRDefault="007353F3" w:rsidP="00563ABB">
      <w:pPr>
        <w:pStyle w:val="Heading1"/>
        <w:rPr>
          <w:rStyle w:val="IntenseEmphasis"/>
        </w:rPr>
      </w:pPr>
      <w:bookmarkStart w:id="12" w:name="_Toc499134724"/>
      <w:r>
        <w:rPr>
          <w:rStyle w:val="IntenseEmphasis"/>
        </w:rPr>
        <w:lastRenderedPageBreak/>
        <w:t xml:space="preserve">Chapter 2: </w:t>
      </w:r>
      <w:r w:rsidR="0072413B" w:rsidRPr="004F1A08">
        <w:rPr>
          <w:rStyle w:val="IntenseEmphasis"/>
        </w:rPr>
        <w:t>Reconstructing Relational Information</w:t>
      </w:r>
      <w:bookmarkEnd w:id="12"/>
    </w:p>
    <w:p w14:paraId="46649628" w14:textId="1FFFBD89" w:rsidR="0072413B" w:rsidRDefault="007353F3" w:rsidP="00563ABB">
      <w:pPr>
        <w:pStyle w:val="Heading2"/>
      </w:pPr>
      <w:bookmarkStart w:id="13" w:name="_Toc499134725"/>
      <w:r>
        <w:t xml:space="preserve">2.1 </w:t>
      </w:r>
      <w:r w:rsidR="0072413B">
        <w:t>Introduction</w:t>
      </w:r>
      <w:bookmarkEnd w:id="13"/>
    </w:p>
    <w:p w14:paraId="1BE14913" w14:textId="331BA2C3" w:rsidR="0072413B" w:rsidRDefault="0072413B" w:rsidP="0072413B">
      <w:r>
        <w:t xml:space="preserve">Relational memory is critically supported by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noteIndex" : 0 }, "schema" : "https://github.com/citation-style-language/schema/raw/master/csl-citation.json" }</w:instrText>
      </w:r>
      <w:r>
        <w:fldChar w:fldCharType="separate"/>
      </w:r>
      <w:r w:rsidRPr="0044361B">
        <w:rPr>
          <w:noProof/>
        </w:rPr>
        <w:t>(</w:t>
      </w:r>
      <w:r>
        <w:rPr>
          <w:noProof/>
        </w:rPr>
        <w:fldChar w:fldCharType="begin" w:fldLock="1"/>
      </w:r>
      <w:r w:rsidR="00563ABB">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noteIndex" : 0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464B8AB7"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625AB3">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2F2E7B25"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noteIndex" : 0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noteIndex" : 0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8B6BE1">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noteIndex" : 0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7B6F313"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4"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4"/>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563ABB">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noteIndex" : 0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noteIndex" : 0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noteIndex" : 0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noteIndex" : 0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noteIndex" : 0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noteIndex" : 0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5"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5"/>
      <w:r>
        <w:t>While the current data cannot provide a definitive response to this proposal, the relevant data are suggestive and considered.</w:t>
      </w:r>
    </w:p>
    <w:p w14:paraId="11AE2FC8" w14:textId="77777777" w:rsidR="0072413B" w:rsidRDefault="0072413B" w:rsidP="0072413B">
      <w:r>
        <w:t xml:space="preserve">Finally, given the evidence that hippocampal damage impairs reconstruction performance even at very small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1D96769A" w:rsidR="0072413B" w:rsidRDefault="007353F3" w:rsidP="00563ABB">
      <w:pPr>
        <w:pStyle w:val="Heading2"/>
      </w:pPr>
      <w:bookmarkStart w:id="16" w:name="_Toc499134726"/>
      <w:r>
        <w:t xml:space="preserve">2.2 </w:t>
      </w:r>
      <w:r w:rsidR="0072413B">
        <w:t>Materials and Methods</w:t>
      </w:r>
      <w:bookmarkEnd w:id="16"/>
    </w:p>
    <w:p w14:paraId="415C87AB" w14:textId="38546635" w:rsidR="0072413B" w:rsidRDefault="007353F3" w:rsidP="00563ABB">
      <w:pPr>
        <w:pStyle w:val="Heading3"/>
      </w:pPr>
      <w:bookmarkStart w:id="17" w:name="_Toc499134727"/>
      <w:r>
        <w:t xml:space="preserve">2.2.1 </w:t>
      </w:r>
      <w:r w:rsidR="0072413B">
        <w:t>Participants</w:t>
      </w:r>
      <w:bookmarkEnd w:id="17"/>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77777777"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noteIndex" : 0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52EAC17E" w:rsidR="0072413B" w:rsidRDefault="007353F3" w:rsidP="00563ABB">
      <w:pPr>
        <w:pStyle w:val="Heading3"/>
      </w:pPr>
      <w:bookmarkStart w:id="18" w:name="_Toc499134728"/>
      <w:r>
        <w:t xml:space="preserve">2.2.2 </w:t>
      </w:r>
      <w:r w:rsidR="0072413B">
        <w:t>Experimental Paradigm</w:t>
      </w:r>
      <w:bookmarkEnd w:id="18"/>
    </w:p>
    <w:p w14:paraId="39A9D04A" w14:textId="77777777" w:rsidR="0072413B" w:rsidRDefault="0072413B" w:rsidP="0072413B">
      <w:r>
        <w:t xml:space="preserve">Participants completed a computerized spatial reconstruction task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noteIndex" : 0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noteIndex" : 0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noteIndex" : 0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28FD61FE" w14:textId="39D5484A" w:rsidR="007353F3" w:rsidRDefault="007353F3" w:rsidP="007353F3">
      <w:pPr>
        <w:pStyle w:val="Heading3"/>
      </w:pPr>
      <w:bookmarkStart w:id="19" w:name="_Toc499134729"/>
      <w:r>
        <w:t>2.2.3 Analysis Methods</w:t>
      </w:r>
      <w:bookmarkEnd w:id="19"/>
    </w:p>
    <w:p w14:paraId="53A17EEC" w14:textId="658135E4"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noteIndex" : 0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0209A55A" w:rsidR="0072413B" w:rsidRPr="006D4DE0" w:rsidRDefault="002605A8" w:rsidP="00563ABB">
      <w:pPr>
        <w:pStyle w:val="Heading4"/>
      </w:pPr>
      <w:bookmarkStart w:id="20" w:name="_Toc499134730"/>
      <w:r>
        <w:rPr>
          <w:rFonts w:eastAsiaTheme="minorEastAsia"/>
        </w:rPr>
        <w:t xml:space="preserve">2.2.3.1 </w:t>
      </w:r>
      <w:r w:rsidR="0072413B">
        <w:rPr>
          <w:rFonts w:eastAsiaTheme="minorEastAsia"/>
        </w:rPr>
        <w:t>Identity Remapping</w:t>
      </w:r>
      <w:bookmarkEnd w:id="20"/>
    </w:p>
    <w:p w14:paraId="1FED6E9E" w14:textId="77777777"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noteIndex" : 0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noteIndex" : 0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850ACE"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2EB5E501" w:rsidR="0072413B" w:rsidRDefault="002605A8" w:rsidP="00563ABB">
      <w:pPr>
        <w:pStyle w:val="Heading4"/>
      </w:pPr>
      <w:bookmarkStart w:id="21" w:name="_Toc499134731"/>
      <w:r>
        <w:rPr>
          <w:rFonts w:eastAsiaTheme="minorEastAsia"/>
        </w:rPr>
        <w:t xml:space="preserve">2.2.3.2 </w:t>
      </w:r>
      <w:r w:rsidR="0072413B">
        <w:t>Global Error Transformations</w:t>
      </w:r>
      <w:bookmarkEnd w:id="21"/>
    </w:p>
    <w:p w14:paraId="74556558" w14:textId="77777777"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noteIndex" : 0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7777777"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noteIndex" : 0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noteIndex" : 0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4138DDB0" w:rsidR="0072413B" w:rsidRPr="006D4DE0" w:rsidRDefault="002605A8" w:rsidP="00563ABB">
      <w:pPr>
        <w:pStyle w:val="Heading4"/>
      </w:pPr>
      <w:bookmarkStart w:id="22" w:name="_Toc499134732"/>
      <w:r>
        <w:rPr>
          <w:rFonts w:eastAsiaTheme="minorEastAsia"/>
        </w:rPr>
        <w:t xml:space="preserve">2.2.3.3 </w:t>
      </w:r>
      <w:r w:rsidR="0072413B">
        <w:rPr>
          <w:rFonts w:eastAsiaTheme="minorEastAsia"/>
        </w:rPr>
        <w:t>Location Placement Evaluation</w:t>
      </w:r>
      <w:bookmarkEnd w:id="22"/>
    </w:p>
    <w:p w14:paraId="0247D1F0" w14:textId="77777777"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0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51619CC"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noteIndex" : 0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402AF96F" w:rsidR="0072413B" w:rsidRDefault="002605A8" w:rsidP="00563ABB">
      <w:pPr>
        <w:pStyle w:val="Heading4"/>
      </w:pPr>
      <w:bookmarkStart w:id="23" w:name="_Toc499134733"/>
      <w:r>
        <w:rPr>
          <w:rFonts w:eastAsiaTheme="minorEastAsia"/>
        </w:rPr>
        <w:t xml:space="preserve">2.2.3.4 </w:t>
      </w:r>
      <w:r w:rsidR="0072413B">
        <w:t>Compound Identity Error Evaluation</w:t>
      </w:r>
      <w:bookmarkEnd w:id="23"/>
    </w:p>
    <w:p w14:paraId="0DC57CB6" w14:textId="77777777"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noteIndex" : 0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649EB17F" w:rsidR="0072413B" w:rsidRDefault="002605A8" w:rsidP="007353F3">
      <w:pPr>
        <w:pStyle w:val="Heading4"/>
      </w:pPr>
      <w:bookmarkStart w:id="24" w:name="_Toc499134734"/>
      <w:r>
        <w:rPr>
          <w:rFonts w:eastAsiaTheme="minorEastAsia"/>
        </w:rPr>
        <w:t xml:space="preserve">2.2.3.5 </w:t>
      </w:r>
      <w:r w:rsidR="0072413B">
        <w:t>Gestalten Shape-Like Information</w:t>
      </w:r>
      <w:bookmarkEnd w:id="24"/>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5530845D" w:rsidR="0072413B" w:rsidRDefault="002605A8" w:rsidP="007353F3">
      <w:pPr>
        <w:pStyle w:val="Heading4"/>
      </w:pPr>
      <w:bookmarkStart w:id="25" w:name="_Toc499134735"/>
      <w:r>
        <w:rPr>
          <w:rFonts w:eastAsiaTheme="minorEastAsia"/>
        </w:rPr>
        <w:t xml:space="preserve">2.2.3.6 </w:t>
      </w:r>
      <w:r w:rsidR="0072413B">
        <w:t>Statistical Analysis</w:t>
      </w:r>
      <w:bookmarkEnd w:id="25"/>
      <w:r w:rsidR="0072413B">
        <w:t xml:space="preserve"> </w:t>
      </w:r>
    </w:p>
    <w:p w14:paraId="5504AA60" w14:textId="3215A67C" w:rsidR="0072413B" w:rsidRDefault="0072413B" w:rsidP="0072413B">
      <w:bookmarkStart w:id="26"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p w14:paraId="2F091352" w14:textId="5820C7D7" w:rsidR="0072413B" w:rsidRDefault="002605A8" w:rsidP="007353F3">
      <w:pPr>
        <w:pStyle w:val="Heading4"/>
      </w:pPr>
      <w:bookmarkStart w:id="27" w:name="_Toc499134736"/>
      <w:bookmarkEnd w:id="26"/>
      <w:r>
        <w:rPr>
          <w:rFonts w:eastAsiaTheme="minorEastAsia"/>
        </w:rPr>
        <w:t xml:space="preserve">2.2.3.7 </w:t>
      </w:r>
      <w:r w:rsidR="0072413B">
        <w:t>Reanalysis of Watson et al. (2013) Set Size Data</w:t>
      </w:r>
      <w:bookmarkEnd w:id="27"/>
    </w:p>
    <w:p w14:paraId="0A370097" w14:textId="77777777"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3CC9185E" w:rsidR="0072413B" w:rsidRDefault="007353F3" w:rsidP="00563ABB">
      <w:pPr>
        <w:pStyle w:val="Heading2"/>
      </w:pPr>
      <w:bookmarkStart w:id="28" w:name="_Toc499134737"/>
      <w:r>
        <w:t xml:space="preserve">2.3 </w:t>
      </w:r>
      <w:r w:rsidR="0072413B">
        <w:t>Results</w:t>
      </w:r>
      <w:bookmarkEnd w:id="28"/>
    </w:p>
    <w:p w14:paraId="582854EF" w14:textId="24E9780C" w:rsidR="0072413B" w:rsidRPr="00E40A64" w:rsidRDefault="007353F3" w:rsidP="00563ABB">
      <w:pPr>
        <w:pStyle w:val="Heading3"/>
      </w:pPr>
      <w:bookmarkStart w:id="29" w:name="_Toc499134738"/>
      <w:r>
        <w:t xml:space="preserve">2.3.1 </w:t>
      </w:r>
      <w:r w:rsidR="0072413B">
        <w:t>Differences in Misplacement Accounted for by Global Errors</w:t>
      </w:r>
      <w:bookmarkEnd w:id="29"/>
    </w:p>
    <w:p w14:paraId="1E4F3DA7" w14:textId="6A8C1F8F"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563ABB">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noteIndex" : 0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30"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30"/>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57072162" w:rsidR="0072413B" w:rsidRPr="00563ABB" w:rsidRDefault="007353F3" w:rsidP="00563ABB">
      <w:pPr>
        <w:pStyle w:val="Heading3"/>
        <w:rPr>
          <w:rStyle w:val="Heading2Char"/>
          <w:color w:val="6E6E6E" w:themeColor="accent1" w:themeShade="7F"/>
          <w:sz w:val="24"/>
          <w:szCs w:val="24"/>
        </w:rPr>
      </w:pPr>
      <w:bookmarkStart w:id="31" w:name="_Toc499134739"/>
      <w:r>
        <w:rPr>
          <w:rStyle w:val="Heading2Char"/>
          <w:color w:val="6E6E6E" w:themeColor="accent1" w:themeShade="7F"/>
          <w:sz w:val="24"/>
          <w:szCs w:val="24"/>
        </w:rPr>
        <w:t xml:space="preserve">2.3.2 </w:t>
      </w:r>
      <w:r w:rsidR="0072413B" w:rsidRPr="00563ABB">
        <w:rPr>
          <w:rStyle w:val="Heading2Char"/>
          <w:color w:val="6E6E6E" w:themeColor="accent1" w:themeShade="7F"/>
          <w:sz w:val="24"/>
          <w:szCs w:val="24"/>
        </w:rPr>
        <w:t>First-Order and Higher-Order Relational Errors</w:t>
      </w:r>
      <w:bookmarkEnd w:id="31"/>
    </w:p>
    <w:p w14:paraId="28563131" w14:textId="77777777" w:rsidR="0072413B" w:rsidRPr="00A01A8B" w:rsidRDefault="0072413B" w:rsidP="0072413B">
      <w:pPr>
        <w:rPr>
          <w:rFonts w:ascii="Calibri" w:eastAsia="Times New Roman" w:hAnsi="Calibri" w:cs="Calibri"/>
          <w:color w:val="000000"/>
        </w:rPr>
      </w:pPr>
      <w:bookmarkStart w:id="32"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Fig 6). Importantly, however, patients had more placements of items in another item’s studied location (i.e. correct item-location relations with incorrect identity-location relation) than comparison participants (t(5.06)=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32"/>
    </w:p>
    <w:p w14:paraId="07247872" w14:textId="77777777" w:rsidR="0072413B" w:rsidRDefault="0072413B" w:rsidP="0072413B">
      <w:r>
        <w:rPr>
          <w:noProof/>
        </w:rPr>
        <w:drawing>
          <wp:inline distT="0" distB="0" distL="0" distR="0" wp14:anchorId="1031E36A" wp14:editId="64EE0BC8">
            <wp:extent cx="6127750" cy="2946400"/>
            <wp:effectExtent l="0" t="0" r="6350" b="6350"/>
            <wp:docPr id="219" name="Picture 219" descr="C:\Users\Kevin\AppData\Local\Microsoft\Windows\INetCache\Content.Word\Figure6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Figure6Rendere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27750" cy="2946400"/>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21B8C789" w:rsidR="0072413B" w:rsidRDefault="007353F3" w:rsidP="00563ABB">
      <w:pPr>
        <w:pStyle w:val="Heading3"/>
      </w:pPr>
      <w:bookmarkStart w:id="33" w:name="_Toc499134740"/>
      <w:r>
        <w:t xml:space="preserve">2.3.3 </w:t>
      </w:r>
      <w:r w:rsidR="0072413B" w:rsidRPr="005B7E2B">
        <w:t>Differences in Accuracy of Item-Location Associations across Set Sizes</w:t>
      </w:r>
      <w:bookmarkEnd w:id="33"/>
    </w:p>
    <w:p w14:paraId="3A5EBAE7" w14:textId="7777777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528F5E29" w:rsidR="0072413B" w:rsidRDefault="007353F3" w:rsidP="00563ABB">
      <w:pPr>
        <w:pStyle w:val="Heading2"/>
      </w:pPr>
      <w:bookmarkStart w:id="34" w:name="_Toc499134741"/>
      <w:r>
        <w:t xml:space="preserve">2.4 </w:t>
      </w:r>
      <w:r w:rsidR="0072413B">
        <w:t>Discussion</w:t>
      </w:r>
      <w:bookmarkEnd w:id="34"/>
    </w:p>
    <w:p w14:paraId="3A620C89" w14:textId="45201957"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563ABB">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noteIndex" : 0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35" w:name="_Hlk495427905"/>
      <w:r>
        <w:rPr>
          <w:rStyle w:val="CommentReference"/>
        </w:rPr>
        <w:t xml:space="preserve">. </w:t>
      </w:r>
      <w:bookmarkEnd w:id="35"/>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77777777"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noteIndex" : 0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noteIndex" : 0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EE0529C"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0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625AB3">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noteIndex" : 0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77777777"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36" w:name="_Hlk495427674"/>
      <w:r>
        <w:t xml:space="preserve">What causes this sudden increase in identity-location errors in comparison participants at higher set sizes? </w:t>
      </w:r>
      <w:bookmarkEnd w:id="36"/>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29C3E6B"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37"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38" w:name="_Hlk494819886"/>
      <w:bookmarkEnd w:id="37"/>
      <w:r>
        <w:t>Gestalten perceptual features</w:t>
      </w:r>
      <w:bookmarkStart w:id="39" w:name="_Hlk495428041"/>
      <w:r>
        <w:t xml:space="preserve">, i.e. configural features which constitute parts of a unified whole, rather than relations </w:t>
      </w:r>
      <w:bookmarkEnd w:id="38"/>
      <w:bookmarkEnd w:id="39"/>
      <w:r>
        <w:fldChar w:fldCharType="begin" w:fldLock="1"/>
      </w:r>
      <w:r w:rsidR="00B63870">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noteIndex" : 0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noteIndex" : 0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7B1FE926" w:rsidR="0072413B" w:rsidRDefault="0072413B" w:rsidP="0072413B">
      <w:r>
        <w:t xml:space="preserve">There are alternate explanations for the ability to maintain item-environment and item-item spatial relations other than maintenance of shape-like information. </w:t>
      </w:r>
      <w:bookmarkStart w:id="40"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noteIndex" : 0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noteIndex" : 0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noteIndex" : 0 }, "schema" : "https://github.com/citation-style-language/schema/raw/master/csl-citation.json" }</w:instrText>
      </w:r>
      <w:r>
        <w:fldChar w:fldCharType="separate"/>
      </w:r>
      <w:r w:rsidRPr="001F1F31">
        <w:rPr>
          <w:noProof/>
        </w:rPr>
        <w:t>(Perrett &amp; Oram, 1993)</w:t>
      </w:r>
      <w:r>
        <w:fldChar w:fldCharType="end"/>
      </w:r>
      <w:r>
        <w:t xml:space="preserve">. </w:t>
      </w:r>
      <w:bookmarkEnd w:id="40"/>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31DCAC79"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noteIndex" : 0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39F650D"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625AB3">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10157A3E" w:rsidR="00101B0D" w:rsidRPr="00101B0D" w:rsidRDefault="007353F3" w:rsidP="00101B0D">
      <w:pPr>
        <w:pStyle w:val="Heading1"/>
      </w:pPr>
      <w:bookmarkStart w:id="41" w:name="_Toc499134742"/>
      <w:r>
        <w:lastRenderedPageBreak/>
        <w:t xml:space="preserve">Chapter 3: </w:t>
      </w:r>
      <w:r w:rsidR="00101B0D" w:rsidRPr="00101B0D">
        <w:t>Memory during Time Travel: Spatiotemporal Navigation, Contextual Boundaries, and Relational Memory Errors in Virtual Reality</w:t>
      </w:r>
      <w:bookmarkEnd w:id="41"/>
    </w:p>
    <w:p w14:paraId="57CF6ABF" w14:textId="6214F6E8" w:rsidR="00101B0D" w:rsidRDefault="007353F3" w:rsidP="00101B0D">
      <w:pPr>
        <w:pStyle w:val="Heading2"/>
      </w:pPr>
      <w:bookmarkStart w:id="42" w:name="_Toc499134743"/>
      <w:r>
        <w:t xml:space="preserve">3.1 </w:t>
      </w:r>
      <w:r w:rsidR="00101B0D">
        <w:t>Introduction</w:t>
      </w:r>
      <w:bookmarkEnd w:id="42"/>
    </w:p>
    <w:p w14:paraId="4B3F0CE9" w14:textId="1FC01014"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A44984">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noteIndex" : 0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noteIndex" : 0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0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noteIndex" : 0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625AB3">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noteIndex" : 0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10FDB04A"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A44984">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A44984">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15367561"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1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noteIndex" : 1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A44984">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noteIndex" : 1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8ECEB8" w:rsidR="00101B0D" w:rsidRDefault="00101B0D" w:rsidP="00101B0D">
      <w:r>
        <w:t xml:space="preserve">Additionally, there is extensive evidence that contextual information influences temporal order memory in online processing of sequence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noteIndex" : 2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A44984">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noteIndex" : 0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0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0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15C3F6F5" w:rsidR="00101B0D" w:rsidRDefault="007353F3" w:rsidP="00101B0D">
      <w:pPr>
        <w:pStyle w:val="Heading2"/>
      </w:pPr>
      <w:bookmarkStart w:id="43" w:name="_Toc499134744"/>
      <w:r>
        <w:lastRenderedPageBreak/>
        <w:t xml:space="preserve">3.2 </w:t>
      </w:r>
      <w:r w:rsidR="00101B0D">
        <w:t>Methods</w:t>
      </w:r>
      <w:bookmarkEnd w:id="43"/>
    </w:p>
    <w:p w14:paraId="655BD582" w14:textId="05C2802D" w:rsidR="00101B0D" w:rsidRPr="007353F3" w:rsidRDefault="007353F3" w:rsidP="007353F3">
      <w:pPr>
        <w:pStyle w:val="Heading3"/>
        <w:rPr>
          <w:rStyle w:val="Heading2Char"/>
          <w:color w:val="6E6E6E" w:themeColor="accent1" w:themeShade="7F"/>
          <w:sz w:val="24"/>
          <w:szCs w:val="24"/>
        </w:rPr>
      </w:pPr>
      <w:bookmarkStart w:id="44" w:name="_Toc499134745"/>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bookmarkEnd w:id="44"/>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68449FEA" w:rsidR="00101B0D" w:rsidRPr="007353F3" w:rsidRDefault="007353F3" w:rsidP="007353F3">
      <w:pPr>
        <w:pStyle w:val="Heading3"/>
        <w:rPr>
          <w:rStyle w:val="IntenseEmphasis"/>
          <w:i w:val="0"/>
          <w:iCs w:val="0"/>
          <w:color w:val="6E6E6E" w:themeColor="accent1" w:themeShade="7F"/>
        </w:rPr>
      </w:pPr>
      <w:bookmarkStart w:id="45" w:name="_Toc499134746"/>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bookmarkEnd w:id="45"/>
    </w:p>
    <w:p w14:paraId="08F85CD1" w14:textId="2706C010" w:rsidR="00101B0D" w:rsidRDefault="00101B0D" w:rsidP="00101B0D">
      <w:r>
        <w:t xml:space="preserve">In this task, participants were placed in a virtual environment measuring 40 meters by 40 meters, bounded by walls on the exterior (see </w:t>
      </w:r>
      <w:r w:rsidRPr="00586EE6">
        <w:rPr>
          <w:b/>
        </w:rPr>
        <w:t>Figure 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095564" w:rsidRPr="00586EE6" w:rsidRDefault="00095564"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095564" w:rsidRPr="00586EE6" w:rsidRDefault="00095564"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095564" w:rsidRPr="00586EE6" w:rsidRDefault="00095564"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095564" w:rsidRPr="00586EE6" w:rsidRDefault="00095564"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095564" w:rsidRPr="00586EE6" w:rsidRDefault="00095564"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095564" w:rsidRPr="00586EE6" w:rsidRDefault="00095564"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7"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77777777" w:rsidR="00095564" w:rsidRDefault="00095564"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77777777" w:rsidR="00095564" w:rsidRDefault="00095564"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77777777"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653AF6A7" w:rsidR="00101B0D" w:rsidRPr="007353F3" w:rsidRDefault="007353F3" w:rsidP="007353F3">
      <w:pPr>
        <w:pStyle w:val="Heading3"/>
        <w:rPr>
          <w:rStyle w:val="IntenseEmphasis"/>
          <w:i w:val="0"/>
          <w:iCs w:val="0"/>
          <w:color w:val="6E6E6E" w:themeColor="accent1" w:themeShade="7F"/>
        </w:rPr>
      </w:pPr>
      <w:bookmarkStart w:id="46" w:name="_Toc499134747"/>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bookmarkEnd w:id="46"/>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5070A239" w:rsidR="00101B0D" w:rsidRPr="007353F3" w:rsidRDefault="007353F3" w:rsidP="007353F3">
      <w:pPr>
        <w:pStyle w:val="Heading3"/>
        <w:rPr>
          <w:rStyle w:val="IntenseEmphasis"/>
          <w:i w:val="0"/>
          <w:iCs w:val="0"/>
          <w:color w:val="6E6E6E" w:themeColor="accent1" w:themeShade="7F"/>
        </w:rPr>
      </w:pPr>
      <w:bookmarkStart w:id="47" w:name="_Toc499134748"/>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bookmarkEnd w:id="47"/>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6B4337A8" w:rsidR="00101B0D" w:rsidRDefault="007353F3" w:rsidP="00101B0D">
      <w:pPr>
        <w:pStyle w:val="Heading2"/>
      </w:pPr>
      <w:bookmarkStart w:id="48" w:name="_Toc499134749"/>
      <w:r>
        <w:t xml:space="preserve">3.3 </w:t>
      </w:r>
      <w:r w:rsidR="00101B0D">
        <w:t>Results</w:t>
      </w:r>
      <w:bookmarkEnd w:id="48"/>
    </w:p>
    <w:p w14:paraId="79A0BDF6" w14:textId="4A8ACBEE" w:rsidR="00101B0D" w:rsidRPr="007353F3" w:rsidRDefault="007353F3" w:rsidP="007353F3">
      <w:pPr>
        <w:pStyle w:val="Heading3"/>
        <w:rPr>
          <w:rStyle w:val="IntenseEmphasis"/>
          <w:i w:val="0"/>
          <w:iCs w:val="0"/>
          <w:color w:val="6E6E6E" w:themeColor="accent1" w:themeShade="7F"/>
        </w:rPr>
      </w:pPr>
      <w:bookmarkStart w:id="49" w:name="_Toc499134750"/>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bookmarkEnd w:id="49"/>
    </w:p>
    <w:p w14:paraId="26A470EB" w14:textId="77777777"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Figure 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03FE187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45FD5875" wp14:editId="2337686E">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77777777" w:rsidR="00095564" w:rsidRDefault="00095564"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77777777" w:rsidR="00095564" w:rsidRDefault="00095564"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D059574" w:rsidR="00101B0D" w:rsidRPr="007353F3" w:rsidRDefault="007353F3" w:rsidP="007353F3">
      <w:pPr>
        <w:pStyle w:val="Heading3"/>
        <w:rPr>
          <w:rStyle w:val="IntenseEmphasis"/>
          <w:i w:val="0"/>
          <w:iCs w:val="0"/>
          <w:color w:val="6E6E6E" w:themeColor="accent1" w:themeShade="7F"/>
        </w:rPr>
      </w:pPr>
      <w:bookmarkStart w:id="50" w:name="_Toc499134751"/>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bookmarkEnd w:id="50"/>
    </w:p>
    <w:p w14:paraId="518BE8F2" w14:textId="77777777" w:rsidR="00101B0D" w:rsidRDefault="00101B0D" w:rsidP="00101B0D">
      <w:r>
        <w:t xml:space="preserve">Relational memory errors (identity-location misassignments) were evaluated in space and time separately (see </w:t>
      </w:r>
      <w:r w:rsidRPr="002C0A57">
        <w:rPr>
          <w:b/>
        </w:rPr>
        <w:t>Figure 3</w:t>
      </w:r>
      <w:r>
        <w:t xml:space="preserve">), showing that significantly more relational errors were committed in time 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77777777" w:rsidR="00095564" w:rsidRDefault="00095564"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77777777" w:rsidR="00095564" w:rsidRDefault="00095564"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29330611" w:rsidR="00101B0D" w:rsidRPr="007353F3" w:rsidRDefault="007353F3" w:rsidP="007353F3">
      <w:pPr>
        <w:pStyle w:val="Heading3"/>
        <w:rPr>
          <w:rStyle w:val="IntenseEmphasis"/>
          <w:i w:val="0"/>
          <w:iCs w:val="0"/>
          <w:color w:val="6E6E6E" w:themeColor="accent1" w:themeShade="7F"/>
        </w:rPr>
      </w:pPr>
      <w:bookmarkStart w:id="51" w:name="_Toc499134752"/>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bookmarkEnd w:id="51"/>
    </w:p>
    <w:p w14:paraId="29BB900A" w14:textId="77777777"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respectively). A 2x4 (within and across by trial number) repeated measures ANOVA was used to compare within and across over trials. A significant main effect of within vs. across was found (F(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77777777" w:rsidR="00095564" w:rsidRDefault="00095564"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77777777" w:rsidR="00095564" w:rsidRDefault="00095564"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77777777" w:rsidR="00101B0D" w:rsidRPr="00771337" w:rsidRDefault="00101B0D" w:rsidP="00101B0D">
      <w:pPr>
        <w:rPr>
          <w:rStyle w:val="IntenseEmphasis"/>
        </w:rPr>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Figure 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77777777" w:rsidR="00095564" w:rsidRDefault="00095564"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77777777" w:rsidR="00095564" w:rsidRDefault="00095564"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5809478" w:rsidR="00101B0D" w:rsidRDefault="007353F3" w:rsidP="00101B0D">
      <w:pPr>
        <w:pStyle w:val="Heading2"/>
        <w:rPr>
          <w:rStyle w:val="Heading1Char"/>
        </w:rPr>
      </w:pPr>
      <w:bookmarkStart w:id="52" w:name="_Toc499134753"/>
      <w:r>
        <w:rPr>
          <w:rStyle w:val="Heading1Char"/>
        </w:rPr>
        <w:lastRenderedPageBreak/>
        <w:t xml:space="preserve">3.4 </w:t>
      </w:r>
      <w:r w:rsidR="00101B0D" w:rsidRPr="007717E1">
        <w:rPr>
          <w:rStyle w:val="Heading1Char"/>
        </w:rPr>
        <w:t>Discussion</w:t>
      </w:r>
      <w:bookmarkEnd w:id="52"/>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0C4A81D4" w:rsidR="00101B0D" w:rsidRDefault="00101B0D" w:rsidP="00101B0D">
      <w:r>
        <w:t xml:space="preserve">The hippocampus is critical for integrating information into relations representations to aid in flexible memory utilization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9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noteIndex" : 10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noteIndex" : 11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noteIndex" : 9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have been identified in the hippocampus and its role in navigation </w:t>
      </w:r>
      <w:r>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noteIndex" : 10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77777777"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noteIndex" : 1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77777777" w:rsidR="00101B0D" w:rsidRDefault="00101B0D" w:rsidP="00101B0D">
      <w:r>
        <w:t xml:space="preserve">In spatial navigation, Cognitive Map Theory says that allocentric representations depend on the hippocampu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10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noteIndex" : 1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26E8956C"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noteIndex" : 11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noteIndex" : 11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1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77777777"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11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0351B5C9" w:rsidR="00563ABB" w:rsidRDefault="007353F3" w:rsidP="00563ABB">
      <w:pPr>
        <w:pStyle w:val="Heading1"/>
      </w:pPr>
      <w:bookmarkStart w:id="53" w:name="_Toc496446945"/>
      <w:bookmarkStart w:id="54" w:name="_Toc499134754"/>
      <w:r>
        <w:lastRenderedPageBreak/>
        <w:t xml:space="preserve">Chapter 4: </w:t>
      </w:r>
      <w:r w:rsidR="00563ABB">
        <w:t>Spatiotemporal Navigation, Sampling, and Information Encoding in Virtual Reality</w:t>
      </w:r>
      <w:bookmarkEnd w:id="53"/>
      <w:bookmarkEnd w:id="54"/>
    </w:p>
    <w:p w14:paraId="3A95011E" w14:textId="77777777" w:rsidR="00563ABB" w:rsidRDefault="00563ABB" w:rsidP="00563ABB"/>
    <w:p w14:paraId="0158BC7C" w14:textId="251C5B0D" w:rsidR="00563ABB" w:rsidRDefault="007353F3" w:rsidP="00563ABB">
      <w:pPr>
        <w:pStyle w:val="Heading2"/>
      </w:pPr>
      <w:bookmarkStart w:id="55" w:name="_Toc499134755"/>
      <w:r>
        <w:t xml:space="preserve">4.1 </w:t>
      </w:r>
      <w:r w:rsidR="00563ABB">
        <w:t>Introduction</w:t>
      </w:r>
      <w:bookmarkEnd w:id="55"/>
    </w:p>
    <w:bookmarkStart w:id="56" w:name="_Hlk498967680"/>
    <w:p w14:paraId="1F19D73B" w14:textId="063C795F" w:rsidR="001545AB" w:rsidRDefault="001545AB" w:rsidP="001545AB">
      <w:r>
        <w:fldChar w:fldCharType="begin" w:fldLock="1"/>
      </w:r>
      <w:r>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noteIndex" : 1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1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noteIndex" : 1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noteIndex" : 1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noteIndex" : 1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625AB3">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noteIndex" : 1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5F3E32">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 Ranganath &amp; Hsieh, 2016; Schiller et al., 2015; Warren et al., 2015)", "plainTextFormattedCitation" : "(Neal J. Cohen &amp; Eichenbaum, 1993; H. Eichenbaum, Dudchenko, Wood, Shapiro, &amp; Tanila, 1999; Howard Eichenbaum, 2015, 2017d; Howard et al., 2014; Konkel et al., 2008; B. J. Kraus et al., 2015; Ranganath &amp; Hsieh, 2016; Schiller et al., 2015; Warren et al., 2015)", "previouslyFormattedCitation" : "(Neal J. Cohen &amp; Eichenbaum, 1993; H. Eichenbaum, Dudchenko, Wood, Shapiro, &amp; Tanila, 1999; Howard Eichenbaum, 2015, 2017d; Howard et al., 2014; Konkel et al., 2008; B. J. Kraus et al., 2015; Ranganath &amp; Hsieh, 2016; Schiller et al., 2015; Warren et al., 2015)" }, "properties" : { "noteIndex" : 55 }, "schema" : "https://github.com/citation-style-language/schema/raw/master/csl-citation.json" }</w:instrText>
      </w:r>
      <w:r w:rsidR="007B454C">
        <w:fldChar w:fldCharType="separate"/>
      </w:r>
      <w:r w:rsidR="005F3E32" w:rsidRPr="005F3E32">
        <w:rPr>
          <w:noProof/>
        </w:rPr>
        <w:t>(Neal J. Cohen &amp; Eichenbaum, 1993; H. Eichenbaum, Dudchenko, Wood, Shapiro, &amp; Tanila, 1999; Howard Eichenbaum, 2015, 2017d; Howard et al., 2014; Konkel et al., 2008; B. J. Kraus et al., 2015;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One prediction which was made in the previous chapter is that time cells 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suggest analysis methods which might be applied to the behavioral navigation data collected in the task described in Chapter </w:t>
      </w:r>
      <w:r w:rsidR="00941DA3">
        <w:t>3</w:t>
      </w:r>
      <w:r>
        <w:t xml:space="preserve"> to </w:t>
      </w:r>
      <w:r w:rsidR="00625AB3">
        <w:t>adjudicate between allocentric and egocentric views on temporal information coding</w:t>
      </w:r>
      <w:r>
        <w:t>. Additionally, I proposed analyses which might clarify aspects of spatiotemporal navigation in general which relate to relational and contextual memory in space and time.</w:t>
      </w:r>
    </w:p>
    <w:bookmarkEnd w:id="56"/>
    <w:p w14:paraId="3D62C0A9" w14:textId="151EA5B8" w:rsidR="001545AB" w:rsidRDefault="001545AB" w:rsidP="001545AB">
      <w:r>
        <w:t xml:space="preserve">Spatial navigation is a critical capability of all creatures’ survival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noteIndex" : 1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noteIndex" : 1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625AB3">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noteIndex" : 1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noteIndex" : 2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noteIndex" : 2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noteIndex" : 2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noteIndex" : 2 }, "schema" : "https://github.com/citation-style-language/schema/raw/master/csl-citation.json" }</w:instrText>
      </w:r>
      <w:r>
        <w:fldChar w:fldCharType="separate"/>
      </w:r>
      <w:r>
        <w:rPr>
          <w:noProof/>
        </w:rPr>
        <w:t>Moffat &amp; Resnick, 2002)</w:t>
      </w:r>
      <w:r>
        <w:fldChar w:fldCharType="end"/>
      </w:r>
      <w:r>
        <w:t xml:space="preserve">, showing, in older adults, that smaller hippocampal volumes account for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noteIndex" : 2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5041D4">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noteIndex" : 2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noteIndex" : 2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noteIndex" : 2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noteIndex" : 2 }, "schema" : "https://github.com/citation-style-language/schema/raw/master/csl-citation.json" }</w:instrText>
      </w:r>
      <w:r>
        <w:fldChar w:fldCharType="separate"/>
      </w:r>
      <w:r>
        <w:rPr>
          <w:noProof/>
        </w:rPr>
        <w:t>(Knierim &amp; Neunuebel, 2016)</w:t>
      </w:r>
      <w:r>
        <w:fldChar w:fldCharType="end"/>
      </w:r>
      <w:r>
        <w:t xml:space="preserve">, DG specifically performance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noteIndex" : 2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noteIndex" : 2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noteIndex" : 2 }, "schema" : "https://github.com/citation-style-language/schema/raw/master/csl-citation.json" }</w:instrText>
      </w:r>
      <w:r>
        <w:fldChar w:fldCharType="separate"/>
      </w:r>
      <w:r>
        <w:rPr>
          <w:noProof/>
        </w:rPr>
        <w:t>Yonelinas, 2013)</w:t>
      </w:r>
      <w:r>
        <w:fldChar w:fldCharType="end"/>
      </w:r>
      <w:r>
        <w:t xml:space="preserve">, whose evidence shows hippocampal damaged patients are impaired on finding the precise location of a hidden platform but can find the general location (i.e. quadrant;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noteIndex" : 2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625AB3">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noteIndex" : 56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625AB3">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noteIndex" : 56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625AB3">
        <w:t xml:space="preserve"> (see </w:t>
      </w:r>
      <w:r w:rsidR="00625AB3">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625AB3">
        <w:fldChar w:fldCharType="separate"/>
      </w:r>
      <w:r w:rsidR="00625AB3" w:rsidRPr="00625AB3">
        <w:rPr>
          <w:noProof/>
        </w:rPr>
        <w:t>Eichenbaum, 2017c</w:t>
      </w:r>
      <w:r w:rsidR="00625AB3">
        <w:fldChar w:fldCharType="end"/>
      </w:r>
      <w:r w:rsidR="00625AB3">
        <w:t xml:space="preserve"> for a review)</w:t>
      </w:r>
      <w:r>
        <w:t>. In particular, across all of the above work, several attempts have been made to develop quantifications of navigation in space which we may apply to navigation in space and time.</w:t>
      </w:r>
    </w:p>
    <w:p w14:paraId="1085DF26" w14:textId="446DF948" w:rsidR="001545AB" w:rsidRDefault="001545AB" w:rsidP="001545AB">
      <w:r>
        <w:t xml:space="preserve">Several measures of behavior in navigation have been used historically including simple visual inspection of individual paths </w:t>
      </w:r>
      <w:r>
        <w:fldChar w:fldCharType="begin" w:fldLock="1"/>
      </w:r>
      <w:r>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noteIndex" : 2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625AB3">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noteIndex" : 2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AA706F">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noteIndex" : 56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625AB3">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noteIndex" : 2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noteIndex" : 2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noteIndex" : 2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our Time Travel t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trial 1 for much of the time). Similarly, path crossing has far less meaning in 3D (2 spatial and 1 temporal axis) than traditional 2D as it is incredibly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3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noteIndex" : 3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noteIndex" : 3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It is the intention of this work to determine which, if any, of a subset of these measures (enumerated in Proposed Navigation Analysis Metrics) relate to test-time performance as measured via the metrics of relational and contextual memory discussed in Chapter </w:t>
      </w:r>
      <w:r w:rsidR="00941DA3">
        <w:t>3</w:t>
      </w:r>
      <w:r>
        <w:t xml:space="preserve">. </w:t>
      </w:r>
    </w:p>
    <w:p w14:paraId="4734D512" w14:textId="276ADD56" w:rsidR="00F92F7F" w:rsidRDefault="001545AB" w:rsidP="001545AB">
      <w:r>
        <w:t xml:space="preserve">In addition to being critical for certain types of spatial navigation, in rodents, the hippocampus also critically organizes memory in terms of the orders of sequences </w:t>
      </w:r>
      <w:r>
        <w:fldChar w:fldCharType="begin" w:fldLock="1"/>
      </w:r>
      <w:r w:rsidR="00625AB3">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noteIndex" : 3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625AB3">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noteIndex" : 3 }, "schema" : "https://github.com/citation-style-language/schema/raw/master/csl-citation.json" }</w:instrText>
      </w:r>
      <w:r>
        <w:fldChar w:fldCharType="separate"/>
      </w:r>
      <w:r w:rsidR="00625AB3" w:rsidRPr="00625AB3">
        <w:rPr>
          <w:noProof/>
        </w:rPr>
        <w:t>(Dede et al., 2016)</w:t>
      </w:r>
      <w:r>
        <w:fldChar w:fldCharType="end"/>
      </w:r>
      <w:r>
        <w:t xml:space="preserve">. As mentioned previously, it is unclear of “time” cells measure time in some allocentric space or egocentrically.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noteIndex" : 3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3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57" w:name="_Hlk499057190"/>
      <w:bookmarkStart w:id="58" w:name="_Hlk499057167"/>
      <w:r w:rsidR="005041D4">
        <w:t xml:space="preserve">Taxis </w:t>
      </w:r>
      <w:bookmarkEnd w:id="57"/>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requires movement in time and is therefore a diagonal line traversing space and time equally. In either case, taxis is a potential navigation strategy once an event location has been identified in either space or time, however in b</w:t>
      </w:r>
      <w:bookmarkStart w:id="59" w:name="_GoBack"/>
      <w:bookmarkEnd w:id="59"/>
      <w:r w:rsidR="00625AB3">
        <w:t>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58"/>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625AB3">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noteIndex" : 3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w:t>
      </w:r>
      <w:r>
        <w:lastRenderedPageBreak/>
        <w:t xml:space="preserve">memory which show contiguity effects </w:t>
      </w:r>
      <w:r>
        <w:fldChar w:fldCharType="begin" w:fldLock="1"/>
      </w:r>
      <w:r w:rsidR="00625AB3">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noteIndex" : 3 }, "schema" : "https://github.com/citation-style-language/schema/raw/master/csl-citation.json" }</w:instrText>
      </w:r>
      <w:r>
        <w:fldChar w:fldCharType="separate"/>
      </w:r>
      <w:r w:rsidR="00625AB3" w:rsidRPr="00625AB3">
        <w:rPr>
          <w:noProof/>
        </w:rPr>
        <w:t>(Howard et al., 2015)</w:t>
      </w:r>
      <w:r>
        <w:fldChar w:fldCharType="end"/>
      </w:r>
      <w:r>
        <w:t xml:space="preserve">. We might also expect recency and primacy effects in which first and last discovered items are better remembered and, therefore, navigated to in early </w:t>
      </w:r>
      <w:r w:rsidR="00625AB3">
        <w:t xml:space="preserve">trials. They may need to use a </w:t>
      </w:r>
      <w:r w:rsidRPr="00625AB3">
        <w:rPr>
          <w:i/>
        </w:rPr>
        <w:t>guidance</w:t>
      </w:r>
      <w:r>
        <w:t xml:space="preserve"> strategy </w:t>
      </w:r>
      <w:r>
        <w:fldChar w:fldCharType="begin" w:fldLock="1"/>
      </w:r>
      <w:r>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noteIndex" : 3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 However, it is an empirical question as to whether or not, by trial 4, participants begin to converge on navigating and reconstructing in this allocentric order. If navigation converges to this order, this can be taken as strong evidence </w:t>
      </w:r>
      <w:r w:rsidR="005041D4">
        <w:t xml:space="preserve">that an allocentric representations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highly suggestive that the time cells which are thought to relate to the temporal locations of events might, in fact, relate to allocentric temporal points rather than some egocentric perspective on a fixed order of events – it just takes particular task demands to observe this distinction. The analysis methods proposed in this chapter allow us to assess these order-related </w:t>
      </w:r>
      <w:r w:rsidR="007B3341">
        <w:t>issues.</w:t>
      </w:r>
    </w:p>
    <w:p w14:paraId="5F2F5989" w14:textId="5EDB5372" w:rsidR="001545AB" w:rsidRDefault="001545AB" w:rsidP="001545AB">
      <w:pPr>
        <w:spacing w:after="0" w:line="240" w:lineRule="auto"/>
        <w:rPr>
          <w:rFonts w:ascii="Times New Roman" w:hAnsi="Times New Roman" w:cs="Times New Roman"/>
          <w:sz w:val="24"/>
          <w:szCs w:val="24"/>
        </w:rPr>
      </w:pPr>
      <w:r>
        <w:t xml:space="preserve">In summary, this work aims to determine if aspects of navigation relate to relational and contextual reconstruction memory measures. This will be 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35527BA5" w:rsidR="00563ABB" w:rsidRDefault="007353F3" w:rsidP="00563ABB">
      <w:pPr>
        <w:pStyle w:val="Heading2"/>
      </w:pPr>
      <w:bookmarkStart w:id="60" w:name="_Toc499134756"/>
      <w:r>
        <w:t xml:space="preserve">4.2 </w:t>
      </w:r>
      <w:r w:rsidR="00563ABB">
        <w:t>Methods</w:t>
      </w:r>
      <w:bookmarkEnd w:id="60"/>
    </w:p>
    <w:p w14:paraId="4502A58A" w14:textId="70224504" w:rsidR="00563ABB" w:rsidRPr="007353F3" w:rsidRDefault="007353F3" w:rsidP="007353F3">
      <w:pPr>
        <w:pStyle w:val="Heading3"/>
        <w:rPr>
          <w:rStyle w:val="IntenseEmphasis"/>
          <w:i w:val="0"/>
          <w:iCs w:val="0"/>
          <w:color w:val="6E6E6E" w:themeColor="accent1" w:themeShade="7F"/>
        </w:rPr>
      </w:pPr>
      <w:bookmarkStart w:id="61" w:name="_Toc499134757"/>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bookmarkEnd w:id="61"/>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19A32294" w:rsidR="00563ABB" w:rsidRPr="007353F3" w:rsidRDefault="007353F3" w:rsidP="007353F3">
      <w:pPr>
        <w:pStyle w:val="Heading3"/>
        <w:rPr>
          <w:rStyle w:val="IntenseEmphasis"/>
          <w:i w:val="0"/>
          <w:iCs w:val="0"/>
          <w:color w:val="6E6E6E" w:themeColor="accent1" w:themeShade="7F"/>
        </w:rPr>
      </w:pPr>
      <w:bookmarkStart w:id="62" w:name="_Toc499134758"/>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bookmarkEnd w:id="62"/>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662DB72E" w:rsidR="005041D4" w:rsidRDefault="005041D4" w:rsidP="005041D4">
      <w:r>
        <w:t xml:space="preserve">In this task, participants were placed in a virtual environment measuring 40 meters by 40 meters, bounded by walls on the exterior (see </w:t>
      </w:r>
      <w:r>
        <w:rPr>
          <w:b/>
        </w:rPr>
        <w:t>Figure 1</w:t>
      </w:r>
      <w:r>
        <w:t xml:space="preserve">).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w:t>
      </w:r>
      <w:r>
        <w:lastRenderedPageBreak/>
        <w:t>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th walk around the environment (and turn their head to look in any desired direction). Temporal navigation was controlled via button press that could reverse the flow of time, at the same speed as the forward flow of time.</w:t>
      </w:r>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7317FE3B" w:rsidR="00095564" w:rsidRDefault="00095564"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7317FE3B" w:rsidR="00095564" w:rsidRDefault="00095564"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54FB4A2A" w14:textId="77777777" w:rsidR="005041D4" w:rsidRDefault="005041D4" w:rsidP="005041D4">
      <w:bookmarkStart w:id="63" w:name="_Hlk499056885"/>
      <w:r>
        <w:lastRenderedPageBreak/>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475918C8" w14:textId="0B8FAA8E" w:rsidR="005041D4" w:rsidRDefault="005041D4" w:rsidP="005041D4">
      <w:r>
        <w:t xml:space="preserve">During test, participants were asked to reconstruction the spatiotemporal location and identity information associated with each event. See </w:t>
      </w:r>
      <w:r w:rsidR="00941DA3">
        <w:t>C</w:t>
      </w:r>
      <w:r>
        <w:t xml:space="preserve">hapter </w:t>
      </w:r>
      <w:r w:rsidR="00941DA3">
        <w:t>3</w:t>
      </w:r>
      <w:r>
        <w:t xml:space="preserve"> for more description on test-time data and analyses.</w:t>
      </w:r>
      <w:bookmarkEnd w:id="63"/>
    </w:p>
    <w:p w14:paraId="7C0145D6" w14:textId="72A0DC95" w:rsidR="00563ABB" w:rsidRPr="007353F3" w:rsidRDefault="007353F3" w:rsidP="007353F3">
      <w:pPr>
        <w:pStyle w:val="Heading3"/>
        <w:rPr>
          <w:rStyle w:val="IntenseEmphasis"/>
          <w:i w:val="0"/>
          <w:iCs w:val="0"/>
          <w:color w:val="6E6E6E" w:themeColor="accent1" w:themeShade="7F"/>
        </w:rPr>
      </w:pPr>
      <w:bookmarkStart w:id="64" w:name="_Toc499134759"/>
      <w:r>
        <w:rPr>
          <w:rStyle w:val="IntenseEmphasis"/>
          <w:i w:val="0"/>
          <w:iCs w:val="0"/>
          <w:color w:val="6E6E6E" w:themeColor="accent1" w:themeShade="7F"/>
        </w:rPr>
        <w:t xml:space="preserve">4.2.3 </w:t>
      </w:r>
      <w:r w:rsidR="00563ABB" w:rsidRPr="007353F3">
        <w:rPr>
          <w:rStyle w:val="IntenseEmphasis"/>
          <w:i w:val="0"/>
          <w:iCs w:val="0"/>
          <w:color w:val="6E6E6E" w:themeColor="accent1" w:themeShade="7F"/>
        </w:rPr>
        <w:t>Proposed Navigation Analysis Metrics</w:t>
      </w:r>
      <w:bookmarkEnd w:id="64"/>
    </w:p>
    <w:p w14:paraId="6163B489" w14:textId="7B28E9CB" w:rsidR="005041D4" w:rsidRDefault="005041D4" w:rsidP="005041D4">
      <w:r>
        <w:t xml:space="preserve">The study and test time navigation data will be analyzed </w:t>
      </w:r>
      <w:r w:rsidR="00AA706F">
        <w:t>using several methods</w:t>
      </w:r>
      <w:r>
        <w:t xml:space="preserve">, leveraging previous work into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is planned, however, there are many measures of exploration and navigation which</w:t>
      </w:r>
      <w:r w:rsidR="00AA706F">
        <w:t xml:space="preserve"> have been applied to spatial navigation in the past which should be considered. Specifically, analysis methods of theoretical interest which have been previously linked to hippocampally dependent memory will be examined</w:t>
      </w:r>
      <w:r>
        <w:t>.</w:t>
      </w:r>
    </w:p>
    <w:p w14:paraId="1028A979" w14:textId="408483E2"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emory such as misassignments and swaps. Moreover, this metric could be evaluated within the different contextual regions and potentially relate to the </w:t>
      </w:r>
      <w:r w:rsidR="00AA706F">
        <w:t xml:space="preserve">number of </w:t>
      </w:r>
      <w:r>
        <w:t xml:space="preserve">relational memory errors </w:t>
      </w:r>
      <w:r w:rsidR="00AA706F">
        <w:t>which occur within context vs across context boundarie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proposed in this work</w:t>
      </w:r>
      <w:r>
        <w:t>.</w:t>
      </w:r>
    </w:p>
    <w:p w14:paraId="36C43D69" w14:textId="299D1B81" w:rsidR="0027211D" w:rsidRDefault="0027211D" w:rsidP="005041D4">
      <w:r>
        <w:t>An additional metrics of interest for evaluating the impact of the contextual information on subsequent memory is context boundary crossings. Most studies of context boundaries do not allow participants to arbitrarily cross boundaries and sample contexts freely. As such, it will be 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ithin context relational memory may be worse the more boundaries are crossed.</w:t>
      </w:r>
    </w:p>
    <w:p w14:paraId="3A3C8996" w14:textId="3F771ECD" w:rsidR="00F92F7F" w:rsidRDefault="00F92F7F" w:rsidP="005041D4">
      <w:r>
        <w:lastRenderedPageBreak/>
        <w:t>Lastly, typical spatial navigation tasks like the virtual Morris Water Maze do not generally involve multiple target locations. Because of the added reconstruction elements of this task and the fidelity with which we can measure behavior, it is possible to determine the amount of time any particular item (or its associated event) is in the field of view. This provides a direct measure of sampling of an event’s spatiotemporal location which might relate to memory for that item.</w:t>
      </w:r>
    </w:p>
    <w:p w14:paraId="7D5169C0" w14:textId="5D40C45C" w:rsidR="005041D4" w:rsidRPr="005041D4" w:rsidRDefault="005041D4" w:rsidP="005041D4">
      <w:r>
        <w:t>Table 1 provides a summary of the proposed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complexity (especially the relational information) contained within the data.</w:t>
      </w:r>
    </w:p>
    <w:tbl>
      <w:tblPr>
        <w:tblStyle w:val="ListTable7Colorful"/>
        <w:tblW w:w="0" w:type="auto"/>
        <w:tblLook w:val="04A0" w:firstRow="1" w:lastRow="0" w:firstColumn="1" w:lastColumn="0" w:noHBand="0" w:noVBand="1"/>
      </w:tblPr>
      <w:tblGrid>
        <w:gridCol w:w="1350"/>
        <w:gridCol w:w="1980"/>
        <w:gridCol w:w="2790"/>
        <w:gridCol w:w="3240"/>
      </w:tblGrid>
      <w:tr w:rsidR="00563ABB" w14:paraId="631605DF" w14:textId="77777777" w:rsidTr="00AE6B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Pr>
          <w:p w14:paraId="143F433E" w14:textId="77777777" w:rsidR="00563ABB" w:rsidRPr="000D5E48" w:rsidRDefault="00563ABB" w:rsidP="00AE6BB0">
            <w:pPr>
              <w:rPr>
                <w:b/>
                <w:i w:val="0"/>
              </w:rPr>
            </w:pPr>
            <w:r w:rsidRPr="000D5E48">
              <w:rPr>
                <w:b/>
                <w:i w:val="0"/>
              </w:rPr>
              <w:t>Measure</w:t>
            </w:r>
          </w:p>
        </w:tc>
        <w:tc>
          <w:tcPr>
            <w:tcW w:w="1980" w:type="dxa"/>
          </w:tcPr>
          <w:p w14:paraId="5A036735"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Comparison</w:t>
            </w:r>
          </w:p>
        </w:tc>
        <w:tc>
          <w:tcPr>
            <w:tcW w:w="2790" w:type="dxa"/>
          </w:tcPr>
          <w:p w14:paraId="4F9B333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Support</w:t>
            </w:r>
          </w:p>
        </w:tc>
        <w:tc>
          <w:tcPr>
            <w:tcW w:w="3240" w:type="dxa"/>
          </w:tcPr>
          <w:p w14:paraId="1009CD4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Hypotheses</w:t>
            </w:r>
          </w:p>
        </w:tc>
      </w:tr>
      <w:tr w:rsidR="00563ABB" w14:paraId="07095A4D"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themeColor="text1"/>
              <w:right w:val="single" w:sz="4" w:space="0" w:color="auto"/>
            </w:tcBorders>
            <w:shd w:val="clear" w:color="auto" w:fill="DFDFDF" w:themeFill="background2" w:themeFillShade="E6"/>
          </w:tcPr>
          <w:p w14:paraId="5EEC225D" w14:textId="77777777" w:rsidR="00563ABB" w:rsidRDefault="00563ABB" w:rsidP="00AE6BB0">
            <w:r>
              <w:t>Spatial Distance</w:t>
            </w:r>
          </w:p>
        </w:tc>
        <w:tc>
          <w:tcPr>
            <w:tcW w:w="1980" w:type="dxa"/>
            <w:tcBorders>
              <w:left w:val="single" w:sz="4" w:space="0" w:color="auto"/>
            </w:tcBorders>
          </w:tcPr>
          <w:p w14:paraId="23EF2846"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All Test Measures</w:t>
            </w:r>
          </w:p>
        </w:tc>
        <w:tc>
          <w:tcPr>
            <w:tcW w:w="2790" w:type="dxa"/>
          </w:tcPr>
          <w:p w14:paraId="28E8BAC8" w14:textId="00CB9DF4"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625AB3">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noteIndex" : 7 }, "schema" : "https://github.com/citation-style-language/schema/raw/master/csl-citation.json" }</w:instrText>
            </w:r>
            <w:r>
              <w:fldChar w:fldCharType="separate"/>
            </w:r>
            <w:r w:rsidR="00625AB3" w:rsidRPr="00625AB3">
              <w:rPr>
                <w:noProof/>
              </w:rPr>
              <w:t>(Maguire et al., 1999; Moffat, 2009; Moffat &amp; Resnick, 2002)</w:t>
            </w:r>
            <w:r>
              <w:fldChar w:fldCharType="end"/>
            </w:r>
          </w:p>
        </w:tc>
        <w:tc>
          <w:tcPr>
            <w:tcW w:w="3240" w:type="dxa"/>
          </w:tcPr>
          <w:p w14:paraId="03524AB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None (exploratory)</w:t>
            </w:r>
          </w:p>
        </w:tc>
      </w:tr>
      <w:tr w:rsidR="00563ABB" w14:paraId="1AB9D3BA"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0CD9ED35" w14:textId="77777777" w:rsidR="00563ABB" w:rsidRDefault="00563ABB" w:rsidP="00AE6BB0">
            <w:r>
              <w:t>Temporal Distance</w:t>
            </w:r>
          </w:p>
        </w:tc>
        <w:tc>
          <w:tcPr>
            <w:tcW w:w="1980" w:type="dxa"/>
            <w:tcBorders>
              <w:left w:val="single" w:sz="4" w:space="0" w:color="auto"/>
            </w:tcBorders>
          </w:tcPr>
          <w:p w14:paraId="1F6DBB53"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All Test Measures</w:t>
            </w:r>
          </w:p>
        </w:tc>
        <w:tc>
          <w:tcPr>
            <w:tcW w:w="2790" w:type="dxa"/>
          </w:tcPr>
          <w:p w14:paraId="4FB828C2" w14:textId="0DE49C18"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7 }, "schema" : "https://github.com/citation-style-language/schema/raw/master/csl-citation.json" }</w:instrText>
            </w:r>
            <w:r>
              <w:fldChar w:fldCharType="separate"/>
            </w:r>
            <w:r w:rsidR="00625AB3" w:rsidRPr="00625AB3">
              <w:rPr>
                <w:noProof/>
              </w:rPr>
              <w:t>(B. J. Kraus et al., 2015)</w:t>
            </w:r>
            <w:r>
              <w:fldChar w:fldCharType="end"/>
            </w:r>
          </w:p>
        </w:tc>
        <w:tc>
          <w:tcPr>
            <w:tcW w:w="3240" w:type="dxa"/>
          </w:tcPr>
          <w:p w14:paraId="670089F8"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None (exploratory)</w:t>
            </w:r>
          </w:p>
        </w:tc>
      </w:tr>
      <w:tr w:rsidR="00563ABB" w14:paraId="05E220CC"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65FC37DF" w14:textId="77777777" w:rsidR="00563ABB" w:rsidRDefault="00563ABB" w:rsidP="00AE6BB0">
            <w:r>
              <w:t>Fractal Dimension</w:t>
            </w:r>
          </w:p>
        </w:tc>
        <w:tc>
          <w:tcPr>
            <w:tcW w:w="1980" w:type="dxa"/>
            <w:tcBorders>
              <w:left w:val="single" w:sz="4" w:space="0" w:color="auto"/>
            </w:tcBorders>
          </w:tcPr>
          <w:p w14:paraId="17F853C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Relational Memory Error</w:t>
            </w:r>
          </w:p>
        </w:tc>
        <w:tc>
          <w:tcPr>
            <w:tcW w:w="2790" w:type="dxa"/>
          </w:tcPr>
          <w:p w14:paraId="2CB2FD7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7 }, "schema" : "https://github.com/citation-style-language/schema/raw/master/csl-citation.json" }</w:instrText>
            </w:r>
            <w:r>
              <w:fldChar w:fldCharType="separate"/>
            </w:r>
            <w:r w:rsidRPr="00531DEA">
              <w:rPr>
                <w:noProof/>
              </w:rPr>
              <w:t>(Daugherty et al., 2015)</w:t>
            </w:r>
            <w:r>
              <w:fldChar w:fldCharType="end"/>
            </w:r>
          </w:p>
        </w:tc>
        <w:tc>
          <w:tcPr>
            <w:tcW w:w="3240" w:type="dxa"/>
          </w:tcPr>
          <w:p w14:paraId="69B2A7F4"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Higher FD will relate to poorer relational memory performance.</w:t>
            </w:r>
          </w:p>
        </w:tc>
      </w:tr>
      <w:tr w:rsidR="00563ABB" w14:paraId="605BA2E6"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4F10EDD4" w14:textId="77777777" w:rsidR="00563ABB" w:rsidRDefault="00563ABB" w:rsidP="00AE6BB0">
            <w:r>
              <w:t>Context Boundary Crossings</w:t>
            </w:r>
          </w:p>
        </w:tc>
        <w:tc>
          <w:tcPr>
            <w:tcW w:w="1980" w:type="dxa"/>
            <w:tcBorders>
              <w:left w:val="single" w:sz="4" w:space="0" w:color="auto"/>
            </w:tcBorders>
          </w:tcPr>
          <w:p w14:paraId="5780AEF0"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Context Boundary Effect &amp; Context-Relational Errors</w:t>
            </w:r>
          </w:p>
        </w:tc>
        <w:tc>
          <w:tcPr>
            <w:tcW w:w="2790" w:type="dxa"/>
          </w:tcPr>
          <w:p w14:paraId="7EC40D9E" w14:textId="7E5ED4C7"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625AB3">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noteIndex" : 8 }, "schema" : "https://github.com/citation-style-language/schema/raw/master/csl-citation.json" }</w:instrText>
            </w:r>
            <w:r>
              <w:fldChar w:fldCharType="separate"/>
            </w:r>
            <w:r w:rsidR="00625AB3" w:rsidRPr="00625AB3">
              <w:rPr>
                <w:noProof/>
              </w:rPr>
              <w:t>(Ezzyat &amp; Davachi, 2014; Zacks et al., 2007b)</w:t>
            </w:r>
            <w:r>
              <w:fldChar w:fldCharType="end"/>
            </w:r>
          </w:p>
        </w:tc>
        <w:tc>
          <w:tcPr>
            <w:tcW w:w="3240" w:type="dxa"/>
          </w:tcPr>
          <w:p w14:paraId="424B5DD6"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More context crossings will relate to greater context boundary effects and more context-relational errors.</w:t>
            </w:r>
          </w:p>
        </w:tc>
      </w:tr>
      <w:tr w:rsidR="00563ABB" w14:paraId="3EDFE107"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36852853" w14:textId="77777777" w:rsidR="00563ABB" w:rsidRDefault="00563ABB" w:rsidP="00AE6BB0">
            <w:r>
              <w:t>Item Sampling</w:t>
            </w:r>
          </w:p>
        </w:tc>
        <w:tc>
          <w:tcPr>
            <w:tcW w:w="1980" w:type="dxa"/>
            <w:tcBorders>
              <w:left w:val="single" w:sz="4" w:space="0" w:color="auto"/>
            </w:tcBorders>
          </w:tcPr>
          <w:p w14:paraId="2D68B8AB"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tem Misplacement</w:t>
            </w:r>
          </w:p>
        </w:tc>
        <w:tc>
          <w:tcPr>
            <w:tcW w:w="2790" w:type="dxa"/>
          </w:tcPr>
          <w:p w14:paraId="25813AA9" w14:textId="2CC5D6CA"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mendeley" : { "formattedCitation" : "(Deborah E. Hannula, 2010)", "plainTextFormattedCitation" : "(Deborah E. Hannula, 2010)", "previouslyFormattedCitation" : "(Deborah E. Hannula, 2010)" }, "properties" : { "noteIndex" : 8 }, "schema" : "https://github.com/citation-style-language/schema/raw/master/csl-citation.json" }</w:instrText>
            </w:r>
            <w:r>
              <w:fldChar w:fldCharType="separate"/>
            </w:r>
            <w:r w:rsidRPr="00563ABB">
              <w:rPr>
                <w:noProof/>
              </w:rPr>
              <w:t>(Deborah E. Hannula, 2010)</w:t>
            </w:r>
            <w:r>
              <w:fldChar w:fldCharType="end"/>
            </w:r>
          </w:p>
        </w:tc>
        <w:tc>
          <w:tcPr>
            <w:tcW w:w="3240" w:type="dxa"/>
          </w:tcPr>
          <w:p w14:paraId="69B42442"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n early trials, more sampling will relate to better memory. In later trials, less sampling will relate to better memory.</w:t>
            </w:r>
          </w:p>
        </w:tc>
      </w:tr>
    </w:tbl>
    <w:p w14:paraId="2DC89659" w14:textId="1F4F2134" w:rsidR="00563ABB" w:rsidRDefault="009D558D" w:rsidP="00563ABB">
      <w:r>
        <w:rPr>
          <w:noProof/>
        </w:rPr>
        <mc:AlternateContent>
          <mc:Choice Requires="wps">
            <w:drawing>
              <wp:inline distT="0" distB="0" distL="0" distR="0" wp14:anchorId="39B9852F" wp14:editId="2C7F8F83">
                <wp:extent cx="5754370" cy="657225"/>
                <wp:effectExtent l="0" t="0" r="0" b="952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57225"/>
                        </a:xfrm>
                        <a:prstGeom prst="rect">
                          <a:avLst/>
                        </a:prstGeom>
                        <a:solidFill>
                          <a:srgbClr val="FFFFFF"/>
                        </a:solidFill>
                        <a:ln w="9525">
                          <a:noFill/>
                          <a:miter lim="800000"/>
                          <a:headEnd/>
                          <a:tailEnd/>
                        </a:ln>
                      </wps:spPr>
                      <wps:txbx>
                        <w:txbxContent>
                          <w:p w14:paraId="1052A953" w14:textId="166ECD7E" w:rsidR="00095564" w:rsidRDefault="00095564"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wps:txbx>
                      <wps:bodyPr rot="0" vert="horz" wrap="square" lIns="91440" tIns="45720" rIns="91440" bIns="45720" anchor="t" anchorCtr="0">
                        <a:noAutofit/>
                      </wps:bodyPr>
                    </wps:wsp>
                  </a:graphicData>
                </a:graphic>
              </wp:inline>
            </w:drawing>
          </mc:Choice>
          <mc:Fallback>
            <w:pict>
              <v:shape w14:anchorId="39B9852F" id="_x0000_s1043" type="#_x0000_t202" style="width:453.1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" stroked="f">
                <v:textbox>
                  <w:txbxContent>
                    <w:p w14:paraId="1052A953" w14:textId="166ECD7E" w:rsidR="00095564" w:rsidRDefault="00095564"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v:textbox>
                <w10:anchorlock/>
              </v:shape>
            </w:pict>
          </mc:Fallback>
        </mc:AlternateContent>
      </w:r>
    </w:p>
    <w:p w14:paraId="033C8EC8" w14:textId="279FF373" w:rsidR="00563ABB" w:rsidRPr="005041D4" w:rsidRDefault="007353F3" w:rsidP="005041D4">
      <w:pPr>
        <w:pStyle w:val="Heading3"/>
        <w:rPr>
          <w:rStyle w:val="IntenseEmphasis"/>
          <w:rFonts w:ascii="Times New Roman" w:hAnsi="Times New Roman" w:cs="Times New Roman"/>
          <w:i w:val="0"/>
          <w:iCs w:val="0"/>
          <w:color w:val="auto"/>
        </w:rPr>
      </w:pPr>
      <w:bookmarkStart w:id="65" w:name="_Toc499134760"/>
      <w:r w:rsidRPr="005041D4">
        <w:rPr>
          <w:rStyle w:val="IntenseEmphasis"/>
          <w:i w:val="0"/>
          <w:iCs w:val="0"/>
          <w:color w:val="6E6E6E" w:themeColor="accent1" w:themeShade="7F"/>
        </w:rPr>
        <w:t xml:space="preserve">4.2.4 </w:t>
      </w:r>
      <w:bookmarkStart w:id="66" w:name="_Toc497156045"/>
      <w:r w:rsidR="005041D4" w:rsidRPr="005041D4">
        <w:t>Proposed Order Analyses</w:t>
      </w:r>
      <w:bookmarkEnd w:id="65"/>
      <w:bookmarkEnd w:id="66"/>
      <w:r w:rsidR="005041D4" w:rsidRPr="005041D4">
        <w:rPr>
          <w:rFonts w:ascii="Times New Roman" w:hAnsi="Times New Roman" w:cs="Times New Roman"/>
          <w:i/>
        </w:rPr>
        <w:t xml:space="preserve"> </w:t>
      </w:r>
    </w:p>
    <w:p w14:paraId="70180958" w14:textId="382EE159" w:rsidR="00B968E7" w:rsidRDefault="005041D4" w:rsidP="00700F34">
      <w:r>
        <w:t xml:space="preserve">In addition to the simple navigation metrics which evaluate large amounts of the path (or the entire path)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6DCAEC5A" w:rsidR="005039DB" w:rsidRPr="005041D4" w:rsidRDefault="005041D4" w:rsidP="005041D4">
      <w:pPr>
        <w:spacing w:after="0" w:line="240" w:lineRule="auto"/>
        <w:rPr>
          <w:rFonts w:ascii="Times New Roman" w:hAnsi="Times New Roman" w:cs="Times New Roman"/>
          <w:sz w:val="24"/>
          <w:szCs w:val="24"/>
        </w:rPr>
      </w:pPr>
      <w:r>
        <w:t xml:space="preserve">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w:t>
      </w:r>
      <w:r>
        <w:lastRenderedPageBreak/>
        <w:t>order is to develop a distance metric for the relative order of events. In other words, given two reconstructed orders (f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t xml:space="preserve">D ordering and by how much?). Considerable interest has been given to similar problems in comparing the similarity of sequences of DNA, word strings, and compressed data sequences </w:t>
      </w:r>
      <w:r w:rsidR="00AA706F">
        <w:fldChar w:fldCharType="begin" w:fldLock="1"/>
      </w:r>
      <w:r w:rsidR="00AA706F">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noteIndex" : 63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placed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t xml:space="preserve">, the Kendall-Tau distance metric is appropriate for this, and it has the added benefit of providing a positive or negative correlation value which, if positive, suggests a closer distance to the forward order and, if negative, suggests a closer distance to the reverse order. Unfortunately, Kendall-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Fig 2).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61D93411" w:rsidR="00515104" w:rsidRDefault="00700F34" w:rsidP="006A5D4C">
      <w:pPr>
        <w:jc w:val="center"/>
      </w:pPr>
      <w:r>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w:lastRenderedPageBreak/>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77777777" w:rsidR="00095564" w:rsidRDefault="00095564" w:rsidP="00700F34">
                            <w:r>
                              <w:rPr>
                                <w:b/>
                              </w:rPr>
                              <w:t>Figure 2</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4"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9hO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c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Aoe9hOJQIAACYEAAAOAAAAAAAAAAAAAAAAAC4CAABkcnMvZTJvRG9jLnht&#10;bFBLAQItABQABgAIAAAAIQBaz21g2wAAAAUBAAAPAAAAAAAAAAAAAAAAAH8EAABkcnMvZG93bnJl&#10;di54bWxQSwUGAAAAAAQABADzAAAAhwUAAAAA&#10;" stroked="f">
                <v:textbox>
                  <w:txbxContent>
                    <w:p w14:paraId="5FE37BA0" w14:textId="77777777" w:rsidR="00095564" w:rsidRDefault="00095564" w:rsidP="00700F34">
                      <w:r>
                        <w:rPr>
                          <w:b/>
                        </w:rPr>
                        <w:t>Figure 2</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7E86FDC1" w:rsidR="005041D4" w:rsidRDefault="005041D4" w:rsidP="005041D4">
      <w:bookmarkStart w:id="67" w:name="_Hlk499056994"/>
      <w:r>
        <w:t>In summary, this proposed framework for evaluating order information will be used to observe changes in distance of exploration and reconstruction to the allocentric order across trials. I predict that both study-time navigation and test-time reconstruction order will trend towards allocentric order across trials (i.e. the low-probability location of (1, 0) on the above figure).</w:t>
      </w:r>
      <w:bookmarkEnd w:id="67"/>
    </w:p>
    <w:p w14:paraId="54A42D4E" w14:textId="6BE9A547" w:rsidR="00563ABB" w:rsidRPr="007353F3" w:rsidRDefault="007353F3" w:rsidP="007353F3">
      <w:pPr>
        <w:pStyle w:val="Heading3"/>
        <w:rPr>
          <w:rStyle w:val="IntenseEmphasis"/>
          <w:i w:val="0"/>
          <w:iCs w:val="0"/>
          <w:color w:val="6E6E6E" w:themeColor="accent1" w:themeShade="7F"/>
        </w:rPr>
      </w:pPr>
      <w:bookmarkStart w:id="68" w:name="_Toc499134761"/>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bookmarkEnd w:id="68"/>
    </w:p>
    <w:p w14:paraId="682E3960" w14:textId="77777777" w:rsidR="005041D4" w:rsidRDefault="005041D4" w:rsidP="005041D4">
      <w:r>
        <w:t>All analyses which compare trial-by-trial performance use repeated measures analysis of variance (rANOVA) using SPSS with Huynh-Feldt correction. Hierarchical Linear Modeling will be used in cases of navigation metrics being compared to test performance across trials. Comparisons which collapsed trials together used either paired-sample, two-tailed t-tests or one-sample, two-tailed t-tests (for comparison to expected chance values). All tests used an alpha value of 0.05 to determine significance.</w:t>
      </w:r>
    </w:p>
    <w:p w14:paraId="58AD7813" w14:textId="24903107" w:rsidR="00563ABB" w:rsidRDefault="007353F3" w:rsidP="00563ABB">
      <w:pPr>
        <w:pStyle w:val="Heading2"/>
      </w:pPr>
      <w:bookmarkStart w:id="69" w:name="_Toc499134762"/>
      <w:r>
        <w:t xml:space="preserve">4.3 </w:t>
      </w:r>
      <w:r w:rsidR="00563ABB">
        <w:t>Results</w:t>
      </w:r>
      <w:bookmarkEnd w:id="69"/>
    </w:p>
    <w:p w14:paraId="11E44A85" w14:textId="0CB0575E" w:rsidR="00563ABB" w:rsidRPr="007353F3" w:rsidRDefault="007353F3" w:rsidP="007353F3">
      <w:pPr>
        <w:pStyle w:val="Heading3"/>
        <w:rPr>
          <w:rStyle w:val="IntenseEmphasis"/>
          <w:i w:val="0"/>
          <w:iCs w:val="0"/>
          <w:color w:val="6E6E6E" w:themeColor="accent1" w:themeShade="7F"/>
        </w:rPr>
      </w:pPr>
      <w:bookmarkStart w:id="70" w:name="_Toc499134763"/>
      <w:r>
        <w:rPr>
          <w:rStyle w:val="IntenseEmphasis"/>
          <w:i w:val="0"/>
          <w:iCs w:val="0"/>
          <w:color w:val="6E6E6E" w:themeColor="accent1" w:themeShade="7F"/>
        </w:rPr>
        <w:t xml:space="preserve">4.3.1 </w:t>
      </w:r>
      <w:r w:rsidR="00563ABB" w:rsidRPr="007353F3">
        <w:rPr>
          <w:rStyle w:val="IntenseEmphasis"/>
          <w:i w:val="0"/>
          <w:iCs w:val="0"/>
          <w:color w:val="6E6E6E" w:themeColor="accent1" w:themeShade="7F"/>
        </w:rPr>
        <w:t>Overall Accuracy and Navigation</w:t>
      </w:r>
      <w:bookmarkEnd w:id="70"/>
    </w:p>
    <w:p w14:paraId="45FBDA76" w14:textId="2864DE64" w:rsidR="005041D4" w:rsidRDefault="005041D4" w:rsidP="005041D4">
      <w:r>
        <w:t xml:space="preserve">Although the relationship of overall accuracy across trials has not been established, the general finding that accuracy and navigation time and distance improve across trials in both space and time was established in Chapter </w:t>
      </w:r>
      <w:r w:rsidR="00941DA3">
        <w:t>3</w:t>
      </w:r>
      <w:r>
        <w:t>.</w:t>
      </w:r>
    </w:p>
    <w:p w14:paraId="1C304462" w14:textId="2BAD656C" w:rsidR="00563ABB" w:rsidRDefault="007353F3" w:rsidP="007353F3">
      <w:pPr>
        <w:pStyle w:val="Heading3"/>
        <w:rPr>
          <w:rStyle w:val="IntenseEmphasis"/>
          <w:i w:val="0"/>
          <w:iCs w:val="0"/>
          <w:color w:val="6E6E6E" w:themeColor="accent1" w:themeShade="7F"/>
        </w:rPr>
      </w:pPr>
      <w:bookmarkStart w:id="71" w:name="_Toc499134764"/>
      <w:r>
        <w:rPr>
          <w:rStyle w:val="IntenseEmphasis"/>
          <w:i w:val="0"/>
          <w:iCs w:val="0"/>
          <w:color w:val="6E6E6E" w:themeColor="accent1" w:themeShade="7F"/>
        </w:rPr>
        <w:t xml:space="preserve">4.3.2 </w:t>
      </w:r>
      <w:r w:rsidR="00563ABB" w:rsidRPr="007353F3">
        <w:rPr>
          <w:rStyle w:val="IntenseEmphasis"/>
          <w:i w:val="0"/>
          <w:iCs w:val="0"/>
          <w:color w:val="6E6E6E" w:themeColor="accent1" w:themeShade="7F"/>
        </w:rPr>
        <w:t>Proposed Navigation Analysis Metrics Predictions</w:t>
      </w:r>
      <w:bookmarkEnd w:id="71"/>
    </w:p>
    <w:p w14:paraId="3618A698" w14:textId="0B34FDDB" w:rsidR="0027211D" w:rsidRDefault="0027211D" w:rsidP="0027211D">
      <w:r>
        <w:t xml:space="preserve">As shown in </w:t>
      </w:r>
      <w:r w:rsidRPr="0027211D">
        <w:rPr>
          <w:b/>
        </w:rPr>
        <w:t>Table 1</w:t>
      </w:r>
      <w:r>
        <w:t>, although the simplest metrics, spatial and temporal distance, will be treated as exploratory metrics</w:t>
      </w:r>
      <w:r w:rsidRPr="0027211D">
        <w:t xml:space="preserve"> </w:t>
      </w:r>
      <w:r>
        <w:t xml:space="preserve">several metrics have specific hypotheses associated with them. In particular, FD is expected to negatively correlate with relational memory performance (such that higher FD will relate to poorer relational memory as judged by identity-location errors). </w:t>
      </w:r>
    </w:p>
    <w:p w14:paraId="0AFB73CF" w14:textId="17AE8D74" w:rsidR="0027211D" w:rsidRDefault="0027211D" w:rsidP="0027211D">
      <w:r>
        <w:t xml:space="preserve">Context boundary crossings are predicted to relate to both context boundary effects (i.e. distance judgements within context being closer than expected and across context being further apart) and relational memory errors relative to context (i.e. the number of identity-location misassignments within vs. across context boundaries). </w:t>
      </w:r>
      <w:r w:rsidR="00F45F2D">
        <w:t>Context crossings are predicted to positively correlate with context boundary effects such that more crossings mean more separation of contextually dependent information. Crossings are also expected to positive correlate with relational memory errors relative to context as viewing of within context information repeatedly in opposite directions might result in poorer memory for the relative order of within-context information (especially if the contexts are being used as the primary organizing principle).</w:t>
      </w:r>
    </w:p>
    <w:p w14:paraId="1E7557AF" w14:textId="0EF5F095" w:rsidR="00F45F2D" w:rsidRPr="0027211D" w:rsidRDefault="00F45F2D" w:rsidP="0027211D">
      <w:r>
        <w:lastRenderedPageBreak/>
        <w:t>Lastly, individual item sampling is expected to have a U shape relationship with subsequent memory for items. Items which are viewed extremely sparingly are predicted to reflect information which the participant already knows sufficiently well to not warrant attention while items which are viewed excessively may be associated with some prior difficulty in remembering that item which will not result in over-emphasis on its location. Items which are neither over-viewed nor under-viewed would, therefore, be predicted to be the worst remembered. This may be reflected in the absolute misplacement of each item, the relational memory component of each item, or the precision (i.e. leftover misplacement after correction) of each item.</w:t>
      </w:r>
    </w:p>
    <w:p w14:paraId="08AAFF74" w14:textId="549B0586" w:rsidR="00563ABB" w:rsidRPr="007353F3" w:rsidRDefault="007353F3" w:rsidP="007353F3">
      <w:pPr>
        <w:pStyle w:val="Heading3"/>
        <w:rPr>
          <w:rStyle w:val="IntenseEmphasis"/>
          <w:i w:val="0"/>
          <w:iCs w:val="0"/>
          <w:color w:val="6E6E6E" w:themeColor="accent1" w:themeShade="7F"/>
        </w:rPr>
      </w:pPr>
      <w:bookmarkStart w:id="72" w:name="_Toc499134765"/>
      <w:r>
        <w:rPr>
          <w:rStyle w:val="IntenseEmphasis"/>
          <w:i w:val="0"/>
          <w:iCs w:val="0"/>
          <w:color w:val="6E6E6E" w:themeColor="accent1" w:themeShade="7F"/>
        </w:rPr>
        <w:t xml:space="preserve">4.3.3 </w:t>
      </w:r>
      <w:r w:rsidR="00563ABB" w:rsidRPr="007353F3">
        <w:rPr>
          <w:rStyle w:val="IntenseEmphasis"/>
          <w:i w:val="0"/>
          <w:iCs w:val="0"/>
          <w:color w:val="6E6E6E" w:themeColor="accent1" w:themeShade="7F"/>
        </w:rPr>
        <w:t>Proposed Order Analyses Predictions</w:t>
      </w:r>
      <w:bookmarkEnd w:id="72"/>
    </w:p>
    <w:p w14:paraId="46491126" w14:textId="471C9720" w:rsidR="005041D4" w:rsidRDefault="005041D4" w:rsidP="005041D4">
      <w:r>
        <w:t>I predicted that both study-time navigation and test-time reconstruction order will trend towards allocentric order across trials, suggesting that the participant is acquiring an allocentric temporal representations which is independent of their incidental exploration and navigation behaviors during learning</w:t>
      </w:r>
      <w:r w:rsidR="00871443">
        <w:t xml:space="preserve"> (see </w:t>
      </w:r>
      <w:r w:rsidR="00871443" w:rsidRPr="00871443">
        <w:rPr>
          <w:b/>
        </w:rPr>
        <w:t>Figure 3</w:t>
      </w:r>
      <w:r w:rsidR="00871443">
        <w:rPr>
          <w:b/>
        </w:rPr>
        <w:t xml:space="preserve"> </w:t>
      </w:r>
      <w:r w:rsidR="00871443">
        <w:t>for an illustration of hypothesized data)</w:t>
      </w:r>
      <w:r>
        <w:t>. This result would be highly suggestive that time cells in the hippocampus may code for an allocentric representation of time, much in the same way that place cells code for allocentric spatial locations related to distal cues.</w:t>
      </w:r>
    </w:p>
    <w:p w14:paraId="511DCD3E" w14:textId="604896A2" w:rsidR="00700F34" w:rsidRDefault="00700F34" w:rsidP="005041D4">
      <w:pPr>
        <w:rPr>
          <w:rStyle w:val="IntenseEmphasis"/>
          <w:i w:val="0"/>
          <w:iCs w:val="0"/>
        </w:rPr>
      </w:pPr>
      <w:r>
        <w:rPr>
          <w:noProof/>
        </w:rPr>
        <w:drawing>
          <wp:inline distT="0" distB="0" distL="0" distR="0" wp14:anchorId="1427CA25" wp14:editId="55829886">
            <wp:extent cx="2926080" cy="1452869"/>
            <wp:effectExtent l="0" t="0" r="7620" b="0"/>
            <wp:docPr id="231" name="Picture 231" descr="C:\Users\Kevin\AppData\Local\Microsoft\Windows\INetCache\Content.Word\t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trial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6080" cy="1452869"/>
                    </a:xfrm>
                    <a:prstGeom prst="rect">
                      <a:avLst/>
                    </a:prstGeom>
                    <a:noFill/>
                    <a:ln>
                      <a:noFill/>
                    </a:ln>
                  </pic:spPr>
                </pic:pic>
              </a:graphicData>
            </a:graphic>
          </wp:inline>
        </w:drawing>
      </w:r>
      <w:r>
        <w:rPr>
          <w:noProof/>
        </w:rPr>
        <w:drawing>
          <wp:inline distT="0" distB="0" distL="0" distR="0" wp14:anchorId="2B06B6DD" wp14:editId="3BA1FA40">
            <wp:extent cx="2926080" cy="1452869"/>
            <wp:effectExtent l="0" t="0" r="7620" b="0"/>
            <wp:docPr id="232" name="Picture 232" descr="C:\Users\Kevin\AppData\Local\Microsoft\Windows\INetCache\Content.Word\tri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trial2.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26080" cy="1452869"/>
                    </a:xfrm>
                    <a:prstGeom prst="rect">
                      <a:avLst/>
                    </a:prstGeom>
                    <a:noFill/>
                    <a:ln>
                      <a:noFill/>
                    </a:ln>
                  </pic:spPr>
                </pic:pic>
              </a:graphicData>
            </a:graphic>
          </wp:inline>
        </w:drawing>
      </w:r>
    </w:p>
    <w:p w14:paraId="5BC7C1C1" w14:textId="5F32D7DC" w:rsidR="00700F34" w:rsidRDefault="00700F34" w:rsidP="005041D4">
      <w:pPr>
        <w:rPr>
          <w:rStyle w:val="IntenseEmphasis"/>
          <w:i w:val="0"/>
          <w:iCs w:val="0"/>
        </w:rPr>
      </w:pPr>
      <w:r>
        <w:rPr>
          <w:noProof/>
        </w:rPr>
        <w:drawing>
          <wp:inline distT="0" distB="0" distL="0" distR="0" wp14:anchorId="15F42B16" wp14:editId="53259FD1">
            <wp:extent cx="2926080" cy="1452868"/>
            <wp:effectExtent l="0" t="0" r="7620" b="0"/>
            <wp:docPr id="233" name="Picture 233" descr="C:\Users\Kevin\AppData\Local\Microsoft\Windows\INetCache\Content.Word\tria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rial3.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26080" cy="1452868"/>
                    </a:xfrm>
                    <a:prstGeom prst="rect">
                      <a:avLst/>
                    </a:prstGeom>
                    <a:noFill/>
                    <a:ln>
                      <a:noFill/>
                    </a:ln>
                  </pic:spPr>
                </pic:pic>
              </a:graphicData>
            </a:graphic>
          </wp:inline>
        </w:drawing>
      </w:r>
      <w:r>
        <w:rPr>
          <w:noProof/>
        </w:rPr>
        <w:drawing>
          <wp:inline distT="0" distB="0" distL="0" distR="0" wp14:anchorId="03075DDF" wp14:editId="4CA8D667">
            <wp:extent cx="2926080" cy="1452868"/>
            <wp:effectExtent l="0" t="0" r="7620" b="0"/>
            <wp:docPr id="234" name="Picture 234" descr="C:\Users\Kevin\AppData\Local\Microsoft\Windows\INetCache\Content.Word\tria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rial4.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6080" cy="1452868"/>
                    </a:xfrm>
                    <a:prstGeom prst="rect">
                      <a:avLst/>
                    </a:prstGeom>
                    <a:noFill/>
                    <a:ln>
                      <a:noFill/>
                    </a:ln>
                  </pic:spPr>
                </pic:pic>
              </a:graphicData>
            </a:graphic>
          </wp:inline>
        </w:drawing>
      </w:r>
    </w:p>
    <w:p w14:paraId="3C8FF262" w14:textId="45F8F384" w:rsidR="00700F34" w:rsidRDefault="00700F34" w:rsidP="005041D4">
      <w:pPr>
        <w:rPr>
          <w:rStyle w:val="IntenseEmphasis"/>
          <w:i w:val="0"/>
          <w:iCs w:val="0"/>
        </w:rPr>
      </w:pPr>
      <w:r>
        <w:rPr>
          <w:noProof/>
        </w:rPr>
        <mc:AlternateContent>
          <mc:Choice Requires="wps">
            <w:drawing>
              <wp:inline distT="0" distB="0" distL="0" distR="0" wp14:anchorId="7AA2E2DF" wp14:editId="55E66FA2">
                <wp:extent cx="5754370" cy="1958453"/>
                <wp:effectExtent l="0" t="0" r="0" b="381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958453"/>
                        </a:xfrm>
                        <a:prstGeom prst="rect">
                          <a:avLst/>
                        </a:prstGeom>
                        <a:solidFill>
                          <a:srgbClr val="FFFFFF"/>
                        </a:solidFill>
                        <a:ln w="9525">
                          <a:noFill/>
                          <a:miter lim="800000"/>
                          <a:headEnd/>
                          <a:tailEnd/>
                        </a:ln>
                      </wps:spPr>
                      <wps:txbx>
                        <w:txbxContent>
                          <w:p w14:paraId="2D162793" w14:textId="2EDE7B38" w:rsidR="00095564" w:rsidRDefault="00095564" w:rsidP="00700F34">
                            <w:r>
                              <w:rPr>
                                <w:b/>
                              </w:rPr>
                              <w:t>Figure 3</w:t>
                            </w:r>
                            <w:r>
                              <w:t xml:space="preserve">: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red dots represent trial-over-trial simulated data, sampled from the original, random distribution transitioning via an exponential learning curve to a hypothesized “allocentric” distribution (centered on the front, (1, 0) coordinate). The trials numbers are written in the corner of each image. Note that in this simulated data, and the net motion of the dots is towards the hypothesized point, suggesting an allocentric strategy being used by participants. </w:t>
                            </w:r>
                            <w:r>
                              <w:br/>
                              <w:t xml:space="preserve">See </w:t>
                            </w:r>
                            <w:r w:rsidRPr="005039DB">
                              <w:t>https://www.youtube.com/watch?v=-cg58a97Pz0</w:t>
                            </w:r>
                            <w:r>
                              <w:t xml:space="preserve"> for an animation of this figure.</w:t>
                            </w:r>
                          </w:p>
                        </w:txbxContent>
                      </wps:txbx>
                      <wps:bodyPr rot="0" vert="horz" wrap="square" lIns="91440" tIns="45720" rIns="91440" bIns="45720" anchor="t" anchorCtr="0">
                        <a:noAutofit/>
                      </wps:bodyPr>
                    </wps:wsp>
                  </a:graphicData>
                </a:graphic>
              </wp:inline>
            </w:drawing>
          </mc:Choice>
          <mc:Fallback>
            <w:pict>
              <v:shape w14:anchorId="7AA2E2DF" id="_x0000_s1045" type="#_x0000_t202" style="width:453.1pt;height:15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" stroked="f">
                <v:textbox>
                  <w:txbxContent>
                    <w:p w14:paraId="2D162793" w14:textId="2EDE7B38" w:rsidR="00095564" w:rsidRDefault="00095564" w:rsidP="00700F34">
                      <w:r>
                        <w:rPr>
                          <w:b/>
                        </w:rPr>
                        <w:t>Figure 3</w:t>
                      </w:r>
                      <w:r>
                        <w:t xml:space="preserve">: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red dots represent trial-over-trial simulated data, sampled from the original, random distribution transitioning via an exponential learning curve to a hypothesized “allocentric” distribution (centered on the front, (1, 0) coordinate). The trials numbers are written in the corner of each image. Note that in this simulated data, and the net motion of the dots is towards the hypothesized point, suggesting an allocentric strategy being used by participants. </w:t>
                      </w:r>
                      <w:r>
                        <w:br/>
                        <w:t xml:space="preserve">See </w:t>
                      </w:r>
                      <w:r w:rsidRPr="005039DB">
                        <w:t>https://www.youtube.com/watch?v=-cg58a97Pz0</w:t>
                      </w:r>
                      <w:r>
                        <w:t xml:space="preserve"> for an animation of this figure.</w:t>
                      </w:r>
                    </w:p>
                  </w:txbxContent>
                </v:textbox>
                <w10:anchorlock/>
              </v:shape>
            </w:pict>
          </mc:Fallback>
        </mc:AlternateContent>
      </w:r>
    </w:p>
    <w:p w14:paraId="39E92BBD" w14:textId="085508F6" w:rsidR="00563ABB" w:rsidRDefault="007353F3" w:rsidP="00563ABB">
      <w:pPr>
        <w:pStyle w:val="Heading2"/>
        <w:rPr>
          <w:rStyle w:val="Heading1Char"/>
        </w:rPr>
      </w:pPr>
      <w:bookmarkStart w:id="73" w:name="_Toc499134766"/>
      <w:r>
        <w:rPr>
          <w:rStyle w:val="Heading1Char"/>
        </w:rPr>
        <w:lastRenderedPageBreak/>
        <w:t xml:space="preserve">4.4 </w:t>
      </w:r>
      <w:r w:rsidR="00563ABB" w:rsidRPr="007717E1">
        <w:rPr>
          <w:rStyle w:val="Heading1Char"/>
        </w:rPr>
        <w:t>Discussion</w:t>
      </w:r>
      <w:bookmarkEnd w:id="73"/>
    </w:p>
    <w:p w14:paraId="2D7372FB" w14:textId="29565D78" w:rsidR="005041D4" w:rsidRDefault="00871443" w:rsidP="005041D4">
      <w:r>
        <w:t xml:space="preserve">While the full pattern of results will, of course, only be apparent upon completion of this dissertation, there are still several points of interest for this investigation worthy of comment. </w:t>
      </w:r>
      <w:r w:rsidR="005041D4">
        <w:t xml:space="preserve">Coarse navigation metrics such as those proposed in Table 1 miss an enormous amount of the fidelity in this task, however, much of </w:t>
      </w:r>
      <w:r>
        <w:t>the</w:t>
      </w:r>
      <w:r w:rsidR="005041D4">
        <w:t xml:space="preserve"> moment-to-moment decision making </w:t>
      </w:r>
      <w:r>
        <w:t xml:space="preserve">in this task </w:t>
      </w:r>
      <w:r w:rsidR="005041D4">
        <w:t xml:space="preserve">is currently beyond the reach of our ability to make inferences. Even in the simplest cases (such as </w:t>
      </w:r>
      <w:r>
        <w:t>the order of study of events</w:t>
      </w:r>
      <w:r w:rsidR="005041D4">
        <w:t xml:space="preserve">),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w:t>
      </w:r>
      <w:r>
        <w:t>might help us determine if the differences in spatial and temporal memory are due to the spatial domain containing more information or due to the additional manipulations in the temporal domain</w:t>
      </w:r>
      <w:r w:rsidR="005041D4">
        <w:t xml:space="preserve">.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5041D4">
        <w:fldChar w:fldCharType="begin" w:fldLock="1"/>
      </w:r>
      <w:r w:rsidR="005041D4">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noteIndex" : 9 }, "schema" : "https://github.com/citation-style-language/schema/raw/master/csl-citation.json" }</w:instrText>
      </w:r>
      <w:r w:rsidR="005041D4">
        <w:fldChar w:fldCharType="separate"/>
      </w:r>
      <w:r w:rsidR="005041D4">
        <w:rPr>
          <w:noProof/>
        </w:rPr>
        <w:t>Juliani, 2016; Mirowski et al., 2017)</w:t>
      </w:r>
      <w:r w:rsidR="005041D4">
        <w:fldChar w:fldCharType="end"/>
      </w:r>
      <w:r w:rsidR="005041D4">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5041D4">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noteIndex" : 9 }, "schema" : "https://github.com/citation-style-language/schema/raw/master/csl-citation.json" }</w:instrText>
      </w:r>
      <w:r w:rsidR="005041D4">
        <w:fldChar w:fldCharType="separate"/>
      </w:r>
      <w:r w:rsidR="005041D4">
        <w:rPr>
          <w:noProof/>
        </w:rPr>
        <w:t>Kumaran, Hassabis, &amp; McClelland, 2016</w:t>
      </w:r>
      <w:r w:rsidR="005041D4">
        <w:fldChar w:fldCharType="end"/>
      </w:r>
      <w:r w:rsidR="005041D4">
        <w:t>), but they are not nearly as common as one would hope given the power of these systems to make and test predictions about information processing and behavior.</w:t>
      </w:r>
    </w:p>
    <w:p w14:paraId="410EC261" w14:textId="42C4976A" w:rsidR="005041D4" w:rsidRDefault="005041D4" w:rsidP="005041D4">
      <w:bookmarkStart w:id="74" w:name="_Hlk499057395"/>
      <w:r>
        <w:t>T</w:t>
      </w:r>
      <w:bookmarkEnd w:id="74"/>
      <w:r>
        <w:t xml:space="preserve">he current work seeks to not just to examine spatiotemporal navigation in the same way as other researchers, but it also proposes a novel method of gathering early evidence </w:t>
      </w:r>
      <w:r w:rsidR="00871443">
        <w:t xml:space="preserve">that hippocampal representations of time may converge to an allocentric map of time via relational memory, hypothesizing that “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625AB3">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noteIndex" : 10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noteIndex" : 10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0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noteIndex" : 10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noteIndex" : 10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w:t>
      </w:r>
      <w:r>
        <w:lastRenderedPageBreak/>
        <w:t xml:space="preserve">a map of a series of events. Electrophysiological evidence in rodents supports this as hippocampal networks have been shown to associated spatial and nonspatial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 B. Kraus et al., 2013; Naya &amp; Suzuki, 2011; Pastalkova, Itskov, Amarasingham, &amp; Buzsaki, 2008; Paz et al., 2010; Spiers, Burgess, Hartley, Vargha-Khadem, &amp; O\u2019Keefe, 2001)", "plainTextFormattedCitation" : "(B. J. Kraus et al., 2015; B. Kraus et al., 2013; Naya &amp; Suzuki, 2011; Pastalkova, Itskov, Amarasingham, &amp; Buzsaki, 2008; Paz et al., 2010; Spiers, Burgess, Hartley, Vargha-Khadem, &amp; O\u2019Keefe, 2001)", "previouslyFormattedCitation" : "(B. J. Kraus et al., 2015; B. Kraus et al., 2013; Naya &amp; Suzuki, 2011; Pastalkova, Itskov, Amarasingham, &amp; Buzsaki, 2008; Paz et al., 2010; Spiers, Burgess, Hartley, Vargha-Khadem, &amp; O\u2019Keefe, 2001)" }, "properties" : { "noteIndex" : 10 }, "schema" : "https://github.com/citation-style-language/schema/raw/master/csl-citation.json" }</w:instrText>
      </w:r>
      <w:r>
        <w:fldChar w:fldCharType="separate"/>
      </w:r>
      <w:r w:rsidR="00625AB3" w:rsidRPr="00625AB3">
        <w:rPr>
          <w:noProof/>
        </w:rPr>
        <w:t>(B. J. Kraus et al., 2015;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may provide hints that this evidence exists.</w:t>
      </w:r>
      <w:r w:rsidR="00DA3D09">
        <w:t xml:space="preserve"> If exploration converges to an allocentric temporal navigation order (rather than, say, rehearsing the initially seen ordering which occurred by chance), this suggests that this allocentric order is being used as an organizing principle for memory in the task. </w:t>
      </w:r>
    </w:p>
    <w:p w14:paraId="6E43C9BE" w14:textId="6771925A" w:rsidR="005041D4" w:rsidRDefault="005041D4" w:rsidP="005041D4">
      <w:r>
        <w:t>In summary, I believe this task and the associated propos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p>
    <w:p w14:paraId="7488137F" w14:textId="605E16D9" w:rsidR="00FA74FB" w:rsidRDefault="00FA74FB" w:rsidP="00FA74FB">
      <w:pPr>
        <w:pStyle w:val="Heading1"/>
      </w:pPr>
      <w:r>
        <w:br w:type="page"/>
      </w:r>
    </w:p>
    <w:p w14:paraId="7F7FA84F" w14:textId="0FD10AA7" w:rsidR="00F779C4" w:rsidRDefault="007353F3" w:rsidP="00FA74FB">
      <w:pPr>
        <w:pStyle w:val="Heading1"/>
      </w:pPr>
      <w:bookmarkStart w:id="75" w:name="_Toc499134767"/>
      <w:r>
        <w:lastRenderedPageBreak/>
        <w:t xml:space="preserve">Chapter 5: </w:t>
      </w:r>
      <w:r w:rsidR="00F779C4">
        <w:t xml:space="preserve">General </w:t>
      </w:r>
      <w:r w:rsidR="00FA74FB">
        <w:t>Discussion</w:t>
      </w:r>
      <w:bookmarkEnd w:id="75"/>
    </w:p>
    <w:p w14:paraId="2A9AE94B" w14:textId="6760BA12" w:rsidR="00F779C4" w:rsidRDefault="007353F3" w:rsidP="00F779C4">
      <w:pPr>
        <w:pStyle w:val="Heading2"/>
      </w:pPr>
      <w:bookmarkStart w:id="76" w:name="_Toc499134768"/>
      <w:r>
        <w:t xml:space="preserve">5.1 </w:t>
      </w:r>
      <w:r w:rsidR="00F779C4">
        <w:t>Summary of Results</w:t>
      </w:r>
      <w:bookmarkEnd w:id="76"/>
    </w:p>
    <w:p w14:paraId="54D9C45C" w14:textId="7B56952B"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noteIndex" : 63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23F37D89"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noteIndex" : 63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w:t>
      </w:r>
      <w:r>
        <w:lastRenderedPageBreak/>
        <w:t xml:space="preserve">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noteIndex" : 64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77746DB4"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64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4C2FC986"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can predict differences in test time performance. This chapter is currently incomplete (though the data has been collected), but several analyses are suggested based on prior work in spatial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noteIndex" : 64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7B454C">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noteIndex" : 64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64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p>
    <w:p w14:paraId="12AC5D13" w14:textId="41A7F0AD" w:rsidR="00F779C4" w:rsidRDefault="007353F3" w:rsidP="00F779C4">
      <w:pPr>
        <w:pStyle w:val="Heading2"/>
      </w:pPr>
      <w:bookmarkStart w:id="77" w:name="_Toc499134769"/>
      <w:r>
        <w:lastRenderedPageBreak/>
        <w:t xml:space="preserve">5.2 </w:t>
      </w:r>
      <w:r w:rsidR="00F779C4">
        <w:t>Separable vs. Separate Hippocampal Representations</w:t>
      </w:r>
      <w:bookmarkEnd w:id="77"/>
    </w:p>
    <w:p w14:paraId="79E8AB72" w14:textId="337C6F43"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65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7B454C">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noteIndex" : 65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65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5F3E32">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 "plainTextFormattedCitation" : "(B. J. Kraus et al., 2015)", "previouslyFormattedCitation" : "(B. J. Kraus et al., 2015)" }, "properties" : { "noteIndex" : 65 }, "schema" : "https://github.com/citation-style-language/schema/raw/master/csl-citation.json" }</w:instrText>
      </w:r>
      <w:r>
        <w:fldChar w:fldCharType="separate"/>
      </w:r>
      <w:r w:rsidR="005F3E32" w:rsidRPr="005F3E32">
        <w:rPr>
          <w:noProof/>
        </w:rPr>
        <w:t>(B. J. Kraus et al., 2015)</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1983FD8A" w:rsidR="00F779C4" w:rsidRDefault="007353F3" w:rsidP="00F779C4">
      <w:pPr>
        <w:pStyle w:val="Heading2"/>
      </w:pPr>
      <w:bookmarkStart w:id="78" w:name="_Toc499134770"/>
      <w:r>
        <w:t>5.</w:t>
      </w:r>
      <w:r w:rsidR="007246BD">
        <w:t>3</w:t>
      </w:r>
      <w:r>
        <w:t xml:space="preserve"> </w:t>
      </w:r>
      <w:r w:rsidR="00F779C4">
        <w:t>Behavioral Inference, Sampling, and Task Richness</w:t>
      </w:r>
      <w:bookmarkEnd w:id="78"/>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w:t>
      </w:r>
      <w:r w:rsidR="00566C24">
        <w:lastRenderedPageBreak/>
        <w:t>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6B7FB7AE"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noteIndex" : 66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27A4F964" w:rsidR="007246BD" w:rsidRDefault="007246BD" w:rsidP="007246BD">
      <w:pPr>
        <w:pStyle w:val="Heading2"/>
      </w:pPr>
      <w:bookmarkStart w:id="79" w:name="_Toc499134771"/>
      <w:r>
        <w:t xml:space="preserve">5.4 </w:t>
      </w:r>
      <w:bookmarkStart w:id="80" w:name="_Toc497156055"/>
      <w:r>
        <w:t>Artificial Intelligence and Spatial Reconstructions</w:t>
      </w:r>
      <w:bookmarkEnd w:id="79"/>
      <w:bookmarkEnd w:id="80"/>
    </w:p>
    <w:p w14:paraId="1DB6893F" w14:textId="170E2575"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noteIndex" : 65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noteIndex" : 66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w:t>
      </w:r>
      <w:r>
        <w:lastRenderedPageBreak/>
        <w:t xml:space="preserve">information in question. Although so-called “one-shot” learning </w:t>
      </w:r>
      <w:r>
        <w:fldChar w:fldCharType="begin" w:fldLock="1"/>
      </w:r>
      <w:r>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noteIndex" : 66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591C5A50" w:rsidR="00F779C4" w:rsidRDefault="007353F3" w:rsidP="00F779C4">
      <w:pPr>
        <w:pStyle w:val="Heading2"/>
      </w:pPr>
      <w:bookmarkStart w:id="81" w:name="_Toc499134772"/>
      <w:r>
        <w:t xml:space="preserve">5.5 </w:t>
      </w:r>
      <w:r w:rsidR="00F779C4">
        <w:t>Conclusion</w:t>
      </w:r>
      <w:bookmarkEnd w:id="81"/>
    </w:p>
    <w:p w14:paraId="10C72FB6" w14:textId="6CCCD249" w:rsidR="007530E0" w:rsidRDefault="00566C24" w:rsidP="00F779C4">
      <w:r>
        <w:t>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7530E0">
        <w:br w:type="page"/>
      </w:r>
    </w:p>
    <w:p w14:paraId="1F63A676" w14:textId="7F073F27" w:rsidR="007530E0" w:rsidRDefault="007530E0" w:rsidP="007530E0">
      <w:pPr>
        <w:pStyle w:val="Heading1"/>
      </w:pPr>
      <w:bookmarkStart w:id="82" w:name="_Toc499134773"/>
      <w:r>
        <w:lastRenderedPageBreak/>
        <w:t>References</w:t>
      </w:r>
      <w:bookmarkEnd w:id="82"/>
    </w:p>
    <w:p w14:paraId="413427C8" w14:textId="49E6FAB7" w:rsidR="00CE5DED" w:rsidRPr="00CE5DED" w:rsidRDefault="00015541" w:rsidP="00CE5DE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5DED" w:rsidRPr="00CE5DED">
        <w:rPr>
          <w:rFonts w:ascii="Calibri" w:hAnsi="Calibri" w:cs="Calibri"/>
          <w:noProof/>
          <w:szCs w:val="24"/>
        </w:rPr>
        <w:t xml:space="preserve">Abbott, E. A. (1884). </w:t>
      </w:r>
      <w:r w:rsidR="00CE5DED" w:rsidRPr="00CE5DED">
        <w:rPr>
          <w:rFonts w:ascii="Calibri" w:hAnsi="Calibri" w:cs="Calibri"/>
          <w:i/>
          <w:iCs/>
          <w:noProof/>
          <w:szCs w:val="24"/>
        </w:rPr>
        <w:t>Flatland: A Romance in Multiple Dimensions</w:t>
      </w:r>
      <w:r w:rsidR="00CE5DED" w:rsidRPr="00CE5DED">
        <w:rPr>
          <w:rFonts w:ascii="Calibri" w:hAnsi="Calibri" w:cs="Calibri"/>
          <w:noProof/>
          <w:szCs w:val="24"/>
        </w:rPr>
        <w:t>. New York: Dover Thrift.</w:t>
      </w:r>
    </w:p>
    <w:p w14:paraId="08E6FF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ggleton, J. P., &amp; Brown, M. W. (1999). Episodic memory, amnesia, and the hippocampal-anterior thalamic axis. </w:t>
      </w:r>
      <w:r w:rsidRPr="00CE5DED">
        <w:rPr>
          <w:rFonts w:ascii="Calibri" w:hAnsi="Calibri" w:cs="Calibri"/>
          <w:i/>
          <w:iCs/>
          <w:noProof/>
          <w:szCs w:val="24"/>
        </w:rPr>
        <w:t>The Behavioral and Brain Science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3), 425-44-89. Retrieved from http://www.ncbi.nlm.nih.gov/pubmed/11301518</w:t>
      </w:r>
    </w:p>
    <w:p w14:paraId="20EDFEE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J. S., Tranel, D., Bruss, J., &amp; Damasio, H. (2006). Correlations between Regional Brain Volumes and Memory Performance in Anoxia. </w:t>
      </w:r>
      <w:r w:rsidRPr="00CE5DED">
        <w:rPr>
          <w:rFonts w:ascii="Calibri" w:hAnsi="Calibri" w:cs="Calibri"/>
          <w:i/>
          <w:iCs/>
          <w:noProof/>
          <w:szCs w:val="24"/>
        </w:rPr>
        <w:t>Journal of Clinical and Experimental Neuropsychology</w:t>
      </w:r>
      <w:r w:rsidRPr="00CE5DED">
        <w:rPr>
          <w:rFonts w:ascii="Calibri" w:hAnsi="Calibri" w:cs="Calibri"/>
          <w:noProof/>
          <w:szCs w:val="24"/>
        </w:rPr>
        <w:t xml:space="preserve">, </w:t>
      </w:r>
      <w:r w:rsidRPr="00CE5DED">
        <w:rPr>
          <w:rFonts w:ascii="Calibri" w:hAnsi="Calibri" w:cs="Calibri"/>
          <w:i/>
          <w:iCs/>
          <w:noProof/>
          <w:szCs w:val="24"/>
        </w:rPr>
        <w:t>28</w:t>
      </w:r>
      <w:r w:rsidRPr="00CE5DED">
        <w:rPr>
          <w:rFonts w:ascii="Calibri" w:hAnsi="Calibri" w:cs="Calibri"/>
          <w:noProof/>
          <w:szCs w:val="24"/>
        </w:rPr>
        <w:t>(4), 457–476. http://doi.org/10.1080/13803390590949287</w:t>
      </w:r>
    </w:p>
    <w:p w14:paraId="6559C14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R. J., Vargha-Khadem, F., &amp; Baddeley, A. D. (2014). Item-location binding in working memory: Is it hippocampus-dependent?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59</w:t>
      </w:r>
      <w:r w:rsidRPr="00CE5DED">
        <w:rPr>
          <w:rFonts w:ascii="Calibri" w:hAnsi="Calibri" w:cs="Calibri"/>
          <w:noProof/>
          <w:szCs w:val="24"/>
        </w:rPr>
        <w:t>(1), 74–84. http://doi.org/10.1016/j.neuropsychologia.2014.04.013</w:t>
      </w:r>
    </w:p>
    <w:p w14:paraId="3F59CD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1), 77–84. http://doi.org/10.1016/S0166-4328(01)00399-0</w:t>
      </w:r>
    </w:p>
    <w:p w14:paraId="7320997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nta Lavenex, P. A., Colombo, F., Ribordy Lambert, F., &amp; Lavenex, P. (2014). The human hippocampus beyond the cognitive map: evidence from a densely amnesic patient.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8</w:t>
      </w:r>
      <w:r w:rsidRPr="00CE5DED">
        <w:rPr>
          <w:rFonts w:ascii="Calibri" w:hAnsi="Calibri" w:cs="Calibri"/>
          <w:noProof/>
          <w:szCs w:val="24"/>
        </w:rPr>
        <w:t>. http://doi.org/10.3389/fnhum.2014.00711</w:t>
      </w:r>
    </w:p>
    <w:p w14:paraId="44ABBEC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8</w:t>
      </w:r>
      <w:r w:rsidRPr="00CE5DED">
        <w:rPr>
          <w:rFonts w:ascii="Calibri" w:hAnsi="Calibri" w:cs="Calibri"/>
          <w:noProof/>
          <w:szCs w:val="24"/>
        </w:rPr>
        <w:t>(5984), 1412–1415. http://doi.org/10.1126/science.1188160</w:t>
      </w:r>
    </w:p>
    <w:p w14:paraId="0BC27E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esi, P. J., &amp; Mckay, N. D. (1991). A Method for Registration of 3-D Shapes 1 Introduction 2 Literature Review. In </w:t>
      </w:r>
      <w:r w:rsidRPr="00CE5DED">
        <w:rPr>
          <w:rFonts w:ascii="Calibri" w:hAnsi="Calibri" w:cs="Calibri"/>
          <w:i/>
          <w:iCs/>
          <w:noProof/>
          <w:szCs w:val="24"/>
        </w:rPr>
        <w:t>SPIE Vol. 1611 Sensor Fusion IV</w:t>
      </w:r>
      <w:r w:rsidRPr="00CE5DED">
        <w:rPr>
          <w:rFonts w:ascii="Calibri" w:hAnsi="Calibri" w:cs="Calibri"/>
          <w:noProof/>
          <w:szCs w:val="24"/>
        </w:rPr>
        <w:t xml:space="preserve"> (Vol. 1611, pp. 586–606). http://doi.org/10.1117/12.57955</w:t>
      </w:r>
    </w:p>
    <w:p w14:paraId="3F736D8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irch, A., Osborne, M., &amp; Blunsom, P. (2010). Metrics for MT evaluation: evaluating reordering. </w:t>
      </w:r>
      <w:r w:rsidRPr="00CE5DED">
        <w:rPr>
          <w:rFonts w:ascii="Calibri" w:hAnsi="Calibri" w:cs="Calibri"/>
          <w:i/>
          <w:iCs/>
          <w:noProof/>
          <w:szCs w:val="24"/>
        </w:rPr>
        <w:t>Machine Translation</w:t>
      </w:r>
      <w:r w:rsidRPr="00CE5DED">
        <w:rPr>
          <w:rFonts w:ascii="Calibri" w:hAnsi="Calibri" w:cs="Calibri"/>
          <w:noProof/>
          <w:szCs w:val="24"/>
        </w:rPr>
        <w:t xml:space="preserve">, </w:t>
      </w:r>
      <w:r w:rsidRPr="00CE5DED">
        <w:rPr>
          <w:rFonts w:ascii="Calibri" w:hAnsi="Calibri" w:cs="Calibri"/>
          <w:i/>
          <w:iCs/>
          <w:noProof/>
          <w:szCs w:val="24"/>
        </w:rPr>
        <w:t>24</w:t>
      </w:r>
      <w:r w:rsidRPr="00CE5DED">
        <w:rPr>
          <w:rFonts w:ascii="Calibri" w:hAnsi="Calibri" w:cs="Calibri"/>
          <w:noProof/>
          <w:szCs w:val="24"/>
        </w:rPr>
        <w:t>(1), 15–26. http://doi.org/10.1007/s10590-009-9066-5</w:t>
      </w:r>
    </w:p>
    <w:p w14:paraId="4A3D47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onham-Carter, O., Steele, J., &amp; Bastola, D. (2014). Alignment-free genetic sequence comparisons: a review of recent approaches by word analysis. </w:t>
      </w:r>
      <w:r w:rsidRPr="00CE5DED">
        <w:rPr>
          <w:rFonts w:ascii="Calibri" w:hAnsi="Calibri" w:cs="Calibri"/>
          <w:i/>
          <w:iCs/>
          <w:noProof/>
          <w:szCs w:val="24"/>
        </w:rPr>
        <w:t>Briefings in Bioinformatic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890–905. http://doi.org/10.1093/bib/bbt052</w:t>
      </w:r>
    </w:p>
    <w:p w14:paraId="2BE279F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rodeur, M. B., Guérard, K., &amp; Bouras, M. (2014). Bank of Standardized Stimuli (BOSS) Phase II: 930 New Normative Photos.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9), e106953. http://doi.org/10.1371/journal.pone.0106953</w:t>
      </w:r>
    </w:p>
    <w:p w14:paraId="2A6D3F1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chanan, T. W., Tranel, D., &amp; Adolphs, R. (2005). Emotional Autobiographical Memories in Amnesic Patients with Medial Temporal Lobe Damage. </w:t>
      </w:r>
      <w:r w:rsidRPr="00CE5DED">
        <w:rPr>
          <w:rFonts w:ascii="Calibri" w:hAnsi="Calibri" w:cs="Calibri"/>
          <w:i/>
          <w:iCs/>
          <w:noProof/>
          <w:szCs w:val="24"/>
        </w:rPr>
        <w:t>The Journal of Neuroscience</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2), 3151–3160. http://doi.org/10.1523/JNEUROSCI.4735-04.2005</w:t>
      </w:r>
    </w:p>
    <w:p w14:paraId="3C1AFB3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nsey, M., &amp; Eichenbaum, H. (1993). Critical role of the parahippocampal region for paired-associate learning in rat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5), 740–7. Retrieved from http://www.ncbi.nlm.nih.gov/pubmed/8280384</w:t>
      </w:r>
    </w:p>
    <w:p w14:paraId="7224A2A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rkard, R., Dell’Amico, M., &amp; Martello, S. (2012). </w:t>
      </w:r>
      <w:r w:rsidRPr="00CE5DED">
        <w:rPr>
          <w:rFonts w:ascii="Calibri" w:hAnsi="Calibri" w:cs="Calibri"/>
          <w:i/>
          <w:iCs/>
          <w:noProof/>
          <w:szCs w:val="24"/>
        </w:rPr>
        <w:t>Assignment Problems</w:t>
      </w:r>
      <w:r w:rsidRPr="00CE5DED">
        <w:rPr>
          <w:rFonts w:ascii="Calibri" w:hAnsi="Calibri" w:cs="Calibri"/>
          <w:noProof/>
          <w:szCs w:val="24"/>
        </w:rPr>
        <w:t>. Society for Industrial and Applied Mathematics. http://doi.org/10.1137/1.9781611972238</w:t>
      </w:r>
    </w:p>
    <w:p w14:paraId="0281D96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zsáki, G. (2005). Theta rhythm of navigation: Link between path integration and landmark navigation, </w:t>
      </w:r>
      <w:r w:rsidRPr="00CE5DED">
        <w:rPr>
          <w:rFonts w:ascii="Calibri" w:hAnsi="Calibri" w:cs="Calibri"/>
          <w:noProof/>
          <w:szCs w:val="24"/>
        </w:rPr>
        <w:lastRenderedPageBreak/>
        <w:t xml:space="preserve">episodic and semantic memory.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7), 827–840. http://doi.org/10.1002/hipo.20113</w:t>
      </w:r>
    </w:p>
    <w:p w14:paraId="4A7E4F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arlsson, G. (2009). </w:t>
      </w:r>
      <w:r w:rsidRPr="00CE5DED">
        <w:rPr>
          <w:rFonts w:ascii="Calibri" w:hAnsi="Calibri" w:cs="Calibri"/>
          <w:i/>
          <w:iCs/>
          <w:noProof/>
          <w:szCs w:val="24"/>
        </w:rPr>
        <w:t>Topology and data</w:t>
      </w:r>
      <w:r w:rsidRPr="00CE5DED">
        <w:rPr>
          <w:rFonts w:ascii="Calibri" w:hAnsi="Calibri" w:cs="Calibri"/>
          <w:noProof/>
          <w:szCs w:val="24"/>
        </w:rPr>
        <w:t xml:space="preserve">.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Vol. 46). http://doi.org/10.1090/S0273-0979-09-01249-X</w:t>
      </w:r>
    </w:p>
    <w:p w14:paraId="6AC4C64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ederberg, J. N. (2001). Chapter 3.12 Similarity Transformations. In </w:t>
      </w:r>
      <w:r w:rsidRPr="00CE5DED">
        <w:rPr>
          <w:rFonts w:ascii="Calibri" w:hAnsi="Calibri" w:cs="Calibri"/>
          <w:i/>
          <w:iCs/>
          <w:noProof/>
          <w:szCs w:val="24"/>
        </w:rPr>
        <w:t>A Course in Modern Geometries</w:t>
      </w:r>
      <w:r w:rsidRPr="00CE5DED">
        <w:rPr>
          <w:rFonts w:ascii="Calibri" w:hAnsi="Calibri" w:cs="Calibri"/>
          <w:noProof/>
          <w:szCs w:val="24"/>
        </w:rPr>
        <w:t xml:space="preserve"> (pp. 183–189). Springer.</w:t>
      </w:r>
    </w:p>
    <w:p w14:paraId="19F81F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0</w:t>
      </w:r>
      <w:r w:rsidRPr="00CE5DED">
        <w:rPr>
          <w:rFonts w:ascii="Calibri" w:hAnsi="Calibri" w:cs="Calibri"/>
          <w:noProof/>
          <w:szCs w:val="24"/>
        </w:rPr>
        <w:t>(October 2016), 1–11. http://doi.org/10.1002/hipo.22727</w:t>
      </w:r>
    </w:p>
    <w:p w14:paraId="5EDEA1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ine, A. K., &amp; Dhillon, I. S. (2006). Computation of the Singular Value Decomposition. </w:t>
      </w:r>
      <w:r w:rsidRPr="00CE5DED">
        <w:rPr>
          <w:rFonts w:ascii="Calibri" w:hAnsi="Calibri" w:cs="Calibri"/>
          <w:i/>
          <w:iCs/>
          <w:noProof/>
          <w:szCs w:val="24"/>
        </w:rPr>
        <w:t>Handbook of Linear Algebra</w:t>
      </w:r>
      <w:r w:rsidRPr="00CE5DED">
        <w:rPr>
          <w:rFonts w:ascii="Calibri" w:hAnsi="Calibri" w:cs="Calibri"/>
          <w:noProof/>
          <w:szCs w:val="24"/>
        </w:rPr>
        <w:t>, 1–14. http://doi.org/10.1007/BF02251248</w:t>
      </w:r>
    </w:p>
    <w:p w14:paraId="1DD3CC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Banich, M. T. (2003). Memory. In </w:t>
      </w:r>
      <w:r w:rsidRPr="00CE5DED">
        <w:rPr>
          <w:rFonts w:ascii="Calibri" w:hAnsi="Calibri" w:cs="Calibri"/>
          <w:i/>
          <w:iCs/>
          <w:noProof/>
          <w:szCs w:val="24"/>
        </w:rPr>
        <w:t>Cognitive Neuroscience and Neuropsychology</w:t>
      </w:r>
      <w:r w:rsidRPr="00CE5DED">
        <w:rPr>
          <w:rFonts w:ascii="Calibri" w:hAnsi="Calibri" w:cs="Calibri"/>
          <w:noProof/>
          <w:szCs w:val="24"/>
        </w:rPr>
        <w:t xml:space="preserve"> (2nd ed., pp. 322–364). Boston: Houghton-Mifflin.</w:t>
      </w:r>
    </w:p>
    <w:p w14:paraId="615B1C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1). The theory that wouldn’t die: a critical look at the spatial mapping theory of hippocampal func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65–268. http://doi.org/10.1002/hipo.450010312</w:t>
      </w:r>
    </w:p>
    <w:p w14:paraId="7F6548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3). </w:t>
      </w:r>
      <w:r w:rsidRPr="00CE5DED">
        <w:rPr>
          <w:rFonts w:ascii="Calibri" w:hAnsi="Calibri" w:cs="Calibri"/>
          <w:i/>
          <w:iCs/>
          <w:noProof/>
          <w:szCs w:val="24"/>
        </w:rPr>
        <w:t>Memory, Amnesia, and the Hippocampal System.</w:t>
      </w:r>
      <w:r w:rsidRPr="00CE5DED">
        <w:rPr>
          <w:rFonts w:ascii="Calibri" w:hAnsi="Calibri" w:cs="Calibri"/>
          <w:noProof/>
          <w:szCs w:val="24"/>
        </w:rPr>
        <w:t xml:space="preserve"> Cambridge: MIT Press.</w:t>
      </w:r>
    </w:p>
    <w:p w14:paraId="6BAB145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llett, T. S., Cartwright, B. A., &amp; Smith, B. A. (1986). Landmark learning and visuo-spatial memories in gerbils. </w:t>
      </w:r>
      <w:r w:rsidRPr="00CE5DED">
        <w:rPr>
          <w:rFonts w:ascii="Calibri" w:hAnsi="Calibri" w:cs="Calibri"/>
          <w:i/>
          <w:iCs/>
          <w:noProof/>
          <w:szCs w:val="24"/>
        </w:rPr>
        <w:t>Journal of Comparative Physiology A Sensory, Neural, and Behavioral Physiology</w:t>
      </w:r>
      <w:r w:rsidRPr="00CE5DED">
        <w:rPr>
          <w:rFonts w:ascii="Calibri" w:hAnsi="Calibri" w:cs="Calibri"/>
          <w:noProof/>
          <w:szCs w:val="24"/>
        </w:rPr>
        <w:t xml:space="preserve">, </w:t>
      </w:r>
      <w:r w:rsidRPr="00CE5DED">
        <w:rPr>
          <w:rFonts w:ascii="Calibri" w:hAnsi="Calibri" w:cs="Calibri"/>
          <w:i/>
          <w:iCs/>
          <w:noProof/>
          <w:szCs w:val="24"/>
        </w:rPr>
        <w:t>158</w:t>
      </w:r>
      <w:r w:rsidRPr="00CE5DED">
        <w:rPr>
          <w:rFonts w:ascii="Calibri" w:hAnsi="Calibri" w:cs="Calibri"/>
          <w:noProof/>
          <w:szCs w:val="24"/>
        </w:rPr>
        <w:t>(6), 835–851. http://doi.org/10.1007/BF01324825</w:t>
      </w:r>
    </w:p>
    <w:p w14:paraId="1D385D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rsi, P. M. (1972). </w:t>
      </w:r>
      <w:r w:rsidRPr="00CE5DED">
        <w:rPr>
          <w:rFonts w:ascii="Calibri" w:hAnsi="Calibri" w:cs="Calibri"/>
          <w:i/>
          <w:iCs/>
          <w:noProof/>
          <w:szCs w:val="24"/>
        </w:rPr>
        <w:t>Human Memory and the Medial Temporal Region of the Brain</w:t>
      </w:r>
      <w:r w:rsidRPr="00CE5DED">
        <w:rPr>
          <w:rFonts w:ascii="Calibri" w:hAnsi="Calibri" w:cs="Calibri"/>
          <w:noProof/>
          <w:szCs w:val="24"/>
        </w:rPr>
        <w:t>. McGill University.</w:t>
      </w:r>
    </w:p>
    <w:p w14:paraId="167AB40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Coxeter, H. S. M. (Harold S. M. (2008). Non-Euclidean geometry, 336.</w:t>
      </w:r>
    </w:p>
    <w:p w14:paraId="7C58AFA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masio, A. R. (1989). The Brain Binds Entities and Events by Multiregional Activation from Convergence Zones. </w:t>
      </w:r>
      <w:r w:rsidRPr="00CE5DED">
        <w:rPr>
          <w:rFonts w:ascii="Calibri" w:hAnsi="Calibri" w:cs="Calibri"/>
          <w:i/>
          <w:iCs/>
          <w:noProof/>
          <w:szCs w:val="24"/>
        </w:rPr>
        <w:t>Neural Computation</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1), 123–132. http://doi.org/10.1162/neco.1989.1.1.123</w:t>
      </w:r>
    </w:p>
    <w:p w14:paraId="71578E5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CE5DED">
        <w:rPr>
          <w:rFonts w:ascii="Calibri" w:hAnsi="Calibri" w:cs="Calibri"/>
          <w:i/>
          <w:iCs/>
          <w:noProof/>
          <w:szCs w:val="24"/>
        </w:rPr>
        <w:t>Cerebral Cortex</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9), 3122–3131. http://doi.org/10.1093/cercor/bhu107</w:t>
      </w:r>
    </w:p>
    <w:p w14:paraId="46FC25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achi, L., &amp; DuBrow, S. (2015). How the hippocampus preserves order: the role of prediction and context.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2), 92–99. http://doi.org/10.1016/j.tics.2014.12.004</w:t>
      </w:r>
    </w:p>
    <w:p w14:paraId="523E2C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is, C. P., Franklin, L. M., Johnson, G. S., &amp; Schrott, L. M. (2010). Prenatal oxycodone exposure impairs spatial learning and/or memory in rats.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12</w:t>
      </w:r>
      <w:r w:rsidRPr="00CE5DED">
        <w:rPr>
          <w:rFonts w:ascii="Calibri" w:hAnsi="Calibri" w:cs="Calibri"/>
          <w:noProof/>
          <w:szCs w:val="24"/>
        </w:rPr>
        <w:t>(1), 27–34. http://doi.org/10.1016/j.bbr.2010.03.022</w:t>
      </w:r>
    </w:p>
    <w:p w14:paraId="36477F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ede, A. J. O., Frascino, J. C., Wixted, J. T., &amp; Squire, L. R. (2016). Learning and remembering real-world events after medial temporal lobe damage.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3</w:t>
      </w:r>
      <w:r w:rsidRPr="00CE5DED">
        <w:rPr>
          <w:rFonts w:ascii="Calibri" w:hAnsi="Calibri" w:cs="Calibri"/>
          <w:noProof/>
          <w:szCs w:val="24"/>
        </w:rPr>
        <w:t>(47), 13480–13485. http://doi.org/10.1073/pnas.1617025113</w:t>
      </w:r>
    </w:p>
    <w:p w14:paraId="6FF2D2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inu, L. P., &amp; Ionescu, R. (2012). An Efficient Rank Based Approach for Closest String and Closest Substring.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6), e37576. http://doi.org/10.1371/journal.pone.0037576</w:t>
      </w:r>
    </w:p>
    <w:p w14:paraId="5170146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Brow, S., &amp; Davachi, L. (2013). The influence of context boundaries on memory for the sequential </w:t>
      </w:r>
      <w:r w:rsidRPr="00CE5DED">
        <w:rPr>
          <w:rFonts w:ascii="Calibri" w:hAnsi="Calibri" w:cs="Calibri"/>
          <w:noProof/>
          <w:szCs w:val="24"/>
        </w:rPr>
        <w:lastRenderedPageBreak/>
        <w:t xml:space="preserve">order of events. </w:t>
      </w:r>
      <w:r w:rsidRPr="00CE5DED">
        <w:rPr>
          <w:rFonts w:ascii="Calibri" w:hAnsi="Calibri" w:cs="Calibri"/>
          <w:i/>
          <w:iCs/>
          <w:noProof/>
          <w:szCs w:val="24"/>
        </w:rPr>
        <w:t>Journal of Experimental Psychology. General</w:t>
      </w:r>
      <w:r w:rsidRPr="00CE5DED">
        <w:rPr>
          <w:rFonts w:ascii="Calibri" w:hAnsi="Calibri" w:cs="Calibri"/>
          <w:noProof/>
          <w:szCs w:val="24"/>
        </w:rPr>
        <w:t xml:space="preserve">, </w:t>
      </w:r>
      <w:r w:rsidRPr="00CE5DED">
        <w:rPr>
          <w:rFonts w:ascii="Calibri" w:hAnsi="Calibri" w:cs="Calibri"/>
          <w:i/>
          <w:iCs/>
          <w:noProof/>
          <w:szCs w:val="24"/>
        </w:rPr>
        <w:t>142</w:t>
      </w:r>
      <w:r w:rsidRPr="00CE5DED">
        <w:rPr>
          <w:rFonts w:ascii="Calibri" w:hAnsi="Calibri" w:cs="Calibri"/>
          <w:noProof/>
          <w:szCs w:val="24"/>
        </w:rPr>
        <w:t>(4), 1277–86. http://doi.org/10.1037/a0034024</w:t>
      </w:r>
    </w:p>
    <w:p w14:paraId="53CCC1A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chowski, A. T., Shivashankaraiah, V., Rawls, T., Gramopadhye, A. K., Melloy, B. J., &amp; Kanki, B. (2000). Binocular eye tracking in virtual reality for inspection training. In </w:t>
      </w:r>
      <w:r w:rsidRPr="00CE5DED">
        <w:rPr>
          <w:rFonts w:ascii="Calibri" w:hAnsi="Calibri" w:cs="Calibri"/>
          <w:i/>
          <w:iCs/>
          <w:noProof/>
          <w:szCs w:val="24"/>
        </w:rPr>
        <w:t>Proceedings of the symposium on Eye tracking research &amp; applications - ETRA ’00</w:t>
      </w:r>
      <w:r w:rsidRPr="00CE5DED">
        <w:rPr>
          <w:rFonts w:ascii="Calibri" w:hAnsi="Calibri" w:cs="Calibri"/>
          <w:noProof/>
          <w:szCs w:val="24"/>
        </w:rPr>
        <w:t xml:space="preserve"> (pp. 89–96). New York, New York, USA: ACM Press. http://doi.org/10.1145/355017.355031</w:t>
      </w:r>
    </w:p>
    <w:p w14:paraId="712E5A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dchenko, P. (2010). </w:t>
      </w:r>
      <w:r w:rsidRPr="00CE5DED">
        <w:rPr>
          <w:rFonts w:ascii="Calibri" w:hAnsi="Calibri" w:cs="Calibri"/>
          <w:i/>
          <w:iCs/>
          <w:noProof/>
          <w:szCs w:val="24"/>
        </w:rPr>
        <w:t>Why People Get Lost : The Psychology and Neuroscience of Spatial Cognition Abstract and Keywords Taxonomies of wayfinding</w:t>
      </w:r>
      <w:r w:rsidRPr="00CE5DED">
        <w:rPr>
          <w:rFonts w:ascii="Calibri" w:hAnsi="Calibri" w:cs="Calibri"/>
          <w:noProof/>
          <w:szCs w:val="24"/>
        </w:rPr>
        <w:t>. http://doi.org/10.1093/acprof</w:t>
      </w:r>
    </w:p>
    <w:p w14:paraId="1A4CB5A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04). Hippocampus: Cognitive processes and neural representations that underlie declarative memor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1), 109–120. http://doi.org/10.1016/j.neuron.2004.08.028</w:t>
      </w:r>
    </w:p>
    <w:p w14:paraId="0BE21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4). Time cells in the hippocampus: a new dimension for mapping memories.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11), 732–44. http://doi.org/10.1038/nrn3827</w:t>
      </w:r>
    </w:p>
    <w:p w14:paraId="7AA1CA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5). The Hippocampus as a Cognitive Map ... of Social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9–11. http://doi.org/10.1016/j.neuron.2015.06.013</w:t>
      </w:r>
    </w:p>
    <w:p w14:paraId="2BD857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6). Memory: Organization and Control. </w:t>
      </w:r>
      <w:r w:rsidRPr="00CE5DED">
        <w:rPr>
          <w:rFonts w:ascii="Calibri" w:hAnsi="Calibri" w:cs="Calibri"/>
          <w:i/>
          <w:iCs/>
          <w:noProof/>
          <w:szCs w:val="24"/>
        </w:rPr>
        <w:t>Annual Review of Psychology</w:t>
      </w:r>
      <w:r w:rsidRPr="00CE5DED">
        <w:rPr>
          <w:rFonts w:ascii="Calibri" w:hAnsi="Calibri" w:cs="Calibri"/>
          <w:noProof/>
          <w:szCs w:val="24"/>
        </w:rPr>
        <w:t>, (September), 1–27. http://doi.org/10.1146/annurev-psych-010416-044131</w:t>
      </w:r>
    </w:p>
    <w:p w14:paraId="25B13F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a). Barlow versus Hebb: When is it time to abandon the notion of feature detectors and adopt the cell assembly as the unit of cognition? </w:t>
      </w:r>
      <w:r w:rsidRPr="00CE5DED">
        <w:rPr>
          <w:rFonts w:ascii="Calibri" w:hAnsi="Calibri" w:cs="Calibri"/>
          <w:i/>
          <w:iCs/>
          <w:noProof/>
          <w:szCs w:val="24"/>
        </w:rPr>
        <w:t>Neuroscience Letters</w:t>
      </w:r>
      <w:r w:rsidRPr="00CE5DED">
        <w:rPr>
          <w:rFonts w:ascii="Calibri" w:hAnsi="Calibri" w:cs="Calibri"/>
          <w:noProof/>
          <w:szCs w:val="24"/>
        </w:rPr>
        <w:t>. http://doi.org/10.1016/j.neulet.2017.04.006</w:t>
      </w:r>
    </w:p>
    <w:p w14:paraId="1BE62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b). The role of the hippocampus in navigation is memory. </w:t>
      </w:r>
      <w:r w:rsidRPr="00CE5DED">
        <w:rPr>
          <w:rFonts w:ascii="Calibri" w:hAnsi="Calibri" w:cs="Calibri"/>
          <w:i/>
          <w:iCs/>
          <w:noProof/>
          <w:szCs w:val="24"/>
        </w:rPr>
        <w:t>Journal of Neurophysiology</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11), jn.00005.2017. http://doi.org/10.1152/jn.00005.2017</w:t>
      </w:r>
    </w:p>
    <w:p w14:paraId="667BAF9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c). The role of the hippocampus in navigation is memory, </w:t>
      </w:r>
      <w:r w:rsidRPr="00CE5DED">
        <w:rPr>
          <w:rFonts w:ascii="Calibri" w:hAnsi="Calibri" w:cs="Calibri"/>
          <w:i/>
          <w:iCs/>
          <w:noProof/>
          <w:szCs w:val="24"/>
        </w:rPr>
        <w:t>2215</w:t>
      </w:r>
      <w:r w:rsidRPr="00CE5DED">
        <w:rPr>
          <w:rFonts w:ascii="Calibri" w:hAnsi="Calibri" w:cs="Calibri"/>
          <w:noProof/>
          <w:szCs w:val="24"/>
        </w:rPr>
        <w:t>, 1785–1796. http://doi.org/10.1152/jn.00005.2017</w:t>
      </w:r>
    </w:p>
    <w:p w14:paraId="320C230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d). Time (and space) in the hippocampus. </w:t>
      </w:r>
      <w:r w:rsidRPr="00CE5DED">
        <w:rPr>
          <w:rFonts w:ascii="Calibri" w:hAnsi="Calibri" w:cs="Calibri"/>
          <w:i/>
          <w:iCs/>
          <w:noProof/>
          <w:szCs w:val="24"/>
        </w:rPr>
        <w:t>Current Opinion in Behavioral Science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 65–70. http://doi.org/10.1016/j.cobeha.2017.06.010</w:t>
      </w:r>
    </w:p>
    <w:p w14:paraId="16A9727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amp; Cohen, N. J. (2001). </w:t>
      </w:r>
      <w:r w:rsidRPr="00CE5DED">
        <w:rPr>
          <w:rFonts w:ascii="Calibri" w:hAnsi="Calibri" w:cs="Calibri"/>
          <w:i/>
          <w:iCs/>
          <w:noProof/>
          <w:szCs w:val="24"/>
        </w:rPr>
        <w:t>From Conditioning to Conscious Recollection: Memory Systems of the Brain</w:t>
      </w:r>
      <w:r w:rsidRPr="00CE5DED">
        <w:rPr>
          <w:rFonts w:ascii="Calibri" w:hAnsi="Calibri" w:cs="Calibri"/>
          <w:noProof/>
          <w:szCs w:val="24"/>
        </w:rPr>
        <w:t>. New York: Oxford University Press.</w:t>
      </w:r>
    </w:p>
    <w:p w14:paraId="7D999A7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Dudchenko, P., Wood, E., Shapiro, M., &amp; Tanila, H. (1999). The Hippocampus, Memory, Review and Place Cells: Is It Spatial Memory or a Memory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 209–226. http://doi.org/10.1016/S0896-6273(00)80773-4</w:t>
      </w:r>
    </w:p>
    <w:p w14:paraId="08C7D9D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kstrom, A. D., &amp; Ranganath, C. (2017). Space, time, and episodic memory: The hippocampus is all over the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93052</w:t>
      </w:r>
      <w:r w:rsidRPr="00CE5DED">
        <w:rPr>
          <w:rFonts w:ascii="Calibri" w:hAnsi="Calibri" w:cs="Calibri"/>
          <w:noProof/>
          <w:szCs w:val="24"/>
        </w:rPr>
        <w:t>, 1–16. http://doi.org/10.1002/hipo.22750</w:t>
      </w:r>
    </w:p>
    <w:p w14:paraId="75FDDF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pstein, R. A. (2014). Neural Systems for Visual Scene Recognition. </w:t>
      </w:r>
      <w:r w:rsidRPr="00CE5DED">
        <w:rPr>
          <w:rFonts w:ascii="Calibri" w:hAnsi="Calibri" w:cs="Calibri"/>
          <w:i/>
          <w:iCs/>
          <w:noProof/>
          <w:szCs w:val="24"/>
        </w:rPr>
        <w:t>Scene Vision</w:t>
      </w:r>
      <w:r w:rsidRPr="00CE5DED">
        <w:rPr>
          <w:rFonts w:ascii="Calibri" w:hAnsi="Calibri" w:cs="Calibri"/>
          <w:noProof/>
          <w:szCs w:val="24"/>
        </w:rPr>
        <w:t>, 105–134. http://doi.org/10.7551/mitpress/9780262027854.001.0001</w:t>
      </w:r>
    </w:p>
    <w:p w14:paraId="276AB7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5), 1179–1189. http://doi.org/10.1016/j.neuron.2014.01.042</w:t>
      </w:r>
    </w:p>
    <w:p w14:paraId="43FB54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a). Critical role of the hippocampus in memory for </w:t>
      </w:r>
      <w:r w:rsidRPr="00CE5DED">
        <w:rPr>
          <w:rFonts w:ascii="Calibri" w:hAnsi="Calibri" w:cs="Calibri"/>
          <w:noProof/>
          <w:szCs w:val="24"/>
        </w:rPr>
        <w:lastRenderedPageBreak/>
        <w:t xml:space="preserve">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1BE70E4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b). Critical role of the hippocampus in memory for 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0A1C3D2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ranz, M. O., &amp; Mallot, H. A. (2000). Biomimetic robot navigation. </w:t>
      </w:r>
      <w:r w:rsidRPr="00CE5DED">
        <w:rPr>
          <w:rFonts w:ascii="Calibri" w:hAnsi="Calibri" w:cs="Calibri"/>
          <w:i/>
          <w:iCs/>
          <w:noProof/>
          <w:szCs w:val="24"/>
        </w:rPr>
        <w:t>Robotics and Autonomous Systems</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1–2), 133–153. http://doi.org/10.1016/S0921-8890(99)00069-X</w:t>
      </w:r>
    </w:p>
    <w:p w14:paraId="78619A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llistel, C. R. (1990). </w:t>
      </w:r>
      <w:r w:rsidRPr="00CE5DED">
        <w:rPr>
          <w:rFonts w:ascii="Calibri" w:hAnsi="Calibri" w:cs="Calibri"/>
          <w:i/>
          <w:iCs/>
          <w:noProof/>
          <w:szCs w:val="24"/>
        </w:rPr>
        <w:t>The organization of learning</w:t>
      </w:r>
      <w:r w:rsidRPr="00CE5DED">
        <w:rPr>
          <w:rFonts w:ascii="Calibri" w:hAnsi="Calibri" w:cs="Calibri"/>
          <w:noProof/>
          <w:szCs w:val="24"/>
        </w:rPr>
        <w:t xml:space="preserve">. </w:t>
      </w:r>
      <w:r w:rsidRPr="00CE5DED">
        <w:rPr>
          <w:rFonts w:ascii="Calibri" w:hAnsi="Calibri" w:cs="Calibri"/>
          <w:i/>
          <w:iCs/>
          <w:noProof/>
          <w:szCs w:val="24"/>
        </w:rPr>
        <w:t>MIT Press series in learning, development, and conceptual change</w:t>
      </w:r>
      <w:r w:rsidRPr="00CE5DED">
        <w:rPr>
          <w:rFonts w:ascii="Calibri" w:hAnsi="Calibri" w:cs="Calibri"/>
          <w:noProof/>
          <w:szCs w:val="24"/>
        </w:rPr>
        <w:t>.</w:t>
      </w:r>
    </w:p>
    <w:p w14:paraId="5383B5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rcia, F., Carrère, P., Soussana, J. F., &amp; Baumont, R. (2005). Characterisation by fractal analysis of foraging paths of ewes grazing heterogeneous swards. </w:t>
      </w:r>
      <w:r w:rsidRPr="00CE5DED">
        <w:rPr>
          <w:rFonts w:ascii="Calibri" w:hAnsi="Calibri" w:cs="Calibri"/>
          <w:i/>
          <w:iCs/>
          <w:noProof/>
          <w:szCs w:val="24"/>
        </w:rPr>
        <w:t>Applied Animal Behaviour Science</w:t>
      </w:r>
      <w:r w:rsidRPr="00CE5DED">
        <w:rPr>
          <w:rFonts w:ascii="Calibri" w:hAnsi="Calibri" w:cs="Calibri"/>
          <w:noProof/>
          <w:szCs w:val="24"/>
        </w:rPr>
        <w:t xml:space="preserve">, </w:t>
      </w:r>
      <w:r w:rsidRPr="00CE5DED">
        <w:rPr>
          <w:rFonts w:ascii="Calibri" w:hAnsi="Calibri" w:cs="Calibri"/>
          <w:i/>
          <w:iCs/>
          <w:noProof/>
          <w:szCs w:val="24"/>
        </w:rPr>
        <w:t>93</w:t>
      </w:r>
      <w:r w:rsidRPr="00CE5DED">
        <w:rPr>
          <w:rFonts w:ascii="Calibri" w:hAnsi="Calibri" w:cs="Calibri"/>
          <w:noProof/>
          <w:szCs w:val="24"/>
        </w:rPr>
        <w:t>(1–2), 19–37. http://doi.org/10.1016/j.applanim.2005.01.001</w:t>
      </w:r>
    </w:p>
    <w:p w14:paraId="7EE058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2011). Memory matters: Influence from a cognitive map on animal space use. </w:t>
      </w:r>
      <w:r w:rsidRPr="00CE5DED">
        <w:rPr>
          <w:rFonts w:ascii="Calibri" w:hAnsi="Calibri" w:cs="Calibri"/>
          <w:i/>
          <w:iCs/>
          <w:noProof/>
          <w:szCs w:val="24"/>
        </w:rPr>
        <w:t>Journal of Theoretical Biology</w:t>
      </w:r>
      <w:r w:rsidRPr="00CE5DED">
        <w:rPr>
          <w:rFonts w:ascii="Calibri" w:hAnsi="Calibri" w:cs="Calibri"/>
          <w:noProof/>
          <w:szCs w:val="24"/>
        </w:rPr>
        <w:t xml:space="preserve">, </w:t>
      </w:r>
      <w:r w:rsidRPr="00CE5DED">
        <w:rPr>
          <w:rFonts w:ascii="Calibri" w:hAnsi="Calibri" w:cs="Calibri"/>
          <w:i/>
          <w:iCs/>
          <w:noProof/>
          <w:szCs w:val="24"/>
        </w:rPr>
        <w:t>287</w:t>
      </w:r>
      <w:r w:rsidRPr="00CE5DED">
        <w:rPr>
          <w:rFonts w:ascii="Calibri" w:hAnsi="Calibri" w:cs="Calibri"/>
          <w:noProof/>
          <w:szCs w:val="24"/>
        </w:rPr>
        <w:t>, 26–36. http://doi.org/10.1016/j.jtbi.2011.07.010</w:t>
      </w:r>
    </w:p>
    <w:p w14:paraId="7FAFE0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amp; Mysterud, I. (2010). Spatial memory, habitat auto-facilitation and the emergence of fractal home range patterns. </w:t>
      </w:r>
      <w:r w:rsidRPr="00CE5DED">
        <w:rPr>
          <w:rFonts w:ascii="Calibri" w:hAnsi="Calibri" w:cs="Calibri"/>
          <w:i/>
          <w:iCs/>
          <w:noProof/>
          <w:szCs w:val="24"/>
        </w:rPr>
        <w:t>Ecological Modelling</w:t>
      </w:r>
      <w:r w:rsidRPr="00CE5DED">
        <w:rPr>
          <w:rFonts w:ascii="Calibri" w:hAnsi="Calibri" w:cs="Calibri"/>
          <w:noProof/>
          <w:szCs w:val="24"/>
        </w:rPr>
        <w:t xml:space="preserve">, </w:t>
      </w:r>
      <w:r w:rsidRPr="00CE5DED">
        <w:rPr>
          <w:rFonts w:ascii="Calibri" w:hAnsi="Calibri" w:cs="Calibri"/>
          <w:i/>
          <w:iCs/>
          <w:noProof/>
          <w:szCs w:val="24"/>
        </w:rPr>
        <w:t>221</w:t>
      </w:r>
      <w:r w:rsidRPr="00CE5DED">
        <w:rPr>
          <w:rFonts w:ascii="Calibri" w:hAnsi="Calibri" w:cs="Calibri"/>
          <w:noProof/>
          <w:szCs w:val="24"/>
        </w:rPr>
        <w:t>(23), 2741–2750. http://doi.org/10.1016/j.ecolmodel.2010.08.014</w:t>
      </w:r>
    </w:p>
    <w:p w14:paraId="1944326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eva-Sagiv, M., Las, L., Yovel, Y., &amp; Ulanovsky, N. (2015). Spatial cognition in bats and rats: from sensory acquisition to multiscale maps and navigation.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94–108. http://doi.org/10.1038/nrn3888</w:t>
      </w:r>
    </w:p>
    <w:p w14:paraId="684E007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hrist, R. (2007). Barcodes: The persistent topology of data.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w:t>
      </w:r>
      <w:r w:rsidRPr="00CE5DED">
        <w:rPr>
          <w:rFonts w:ascii="Calibri" w:hAnsi="Calibri" w:cs="Calibri"/>
          <w:i/>
          <w:iCs/>
          <w:noProof/>
          <w:szCs w:val="24"/>
        </w:rPr>
        <w:t>45</w:t>
      </w:r>
      <w:r w:rsidRPr="00CE5DED">
        <w:rPr>
          <w:rFonts w:ascii="Calibri" w:hAnsi="Calibri" w:cs="Calibri"/>
          <w:noProof/>
          <w:szCs w:val="24"/>
        </w:rPr>
        <w:t>(1), 61–76. http://doi.org/10.1090/S0273-0979-07-01191-3</w:t>
      </w:r>
    </w:p>
    <w:p w14:paraId="1374C2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ancarlo, R., Scaturro, D., &amp; Utro, F. (2009). Textual data compression in computational biology: a synopsis. </w:t>
      </w:r>
      <w:r w:rsidRPr="00CE5DED">
        <w:rPr>
          <w:rFonts w:ascii="Calibri" w:hAnsi="Calibri" w:cs="Calibri"/>
          <w:i/>
          <w:iCs/>
          <w:noProof/>
          <w:szCs w:val="24"/>
        </w:rPr>
        <w:t>Bioinformatics</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3), 1575–1586. http://doi.org/10.1093/bioinformatics/btp117</w:t>
      </w:r>
    </w:p>
    <w:p w14:paraId="0161153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lbert, P. E., Kesner, R. P., &amp; DeCoteau, W. E. (1998). Memory for spatial location: role of the hippocampus in mediating spatial pattern separation.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2), 804–10. Retrieved from http://www.ncbi.nlm.nih.gov/pubmed/9425021</w:t>
      </w:r>
    </w:p>
    <w:p w14:paraId="047715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ovanello, K. S., Verfaellie, M., &amp; Keane, M. M. (2003). Disproportionate deficit in associative recognition relative to item recognition in global amnesia. </w:t>
      </w:r>
      <w:r w:rsidRPr="00CE5DED">
        <w:rPr>
          <w:rFonts w:ascii="Calibri" w:hAnsi="Calibri" w:cs="Calibri"/>
          <w:i/>
          <w:iCs/>
          <w:noProof/>
          <w:szCs w:val="24"/>
        </w:rPr>
        <w:t>Cognitive, Affective &amp; Behavioral 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3), 186–94. http://doi.org/10.3758/CABN.3.3.186</w:t>
      </w:r>
    </w:p>
    <w:p w14:paraId="67771C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lub, G., &amp; Kahan, W. (1965). CALCULATING THE SINGULAR VALUES AND PSEUDO-INVERSE OF A MATRIX. </w:t>
      </w:r>
      <w:r w:rsidRPr="00CE5DED">
        <w:rPr>
          <w:rFonts w:ascii="Calibri" w:hAnsi="Calibri" w:cs="Calibri"/>
          <w:i/>
          <w:iCs/>
          <w:noProof/>
          <w:szCs w:val="24"/>
        </w:rPr>
        <w:t>J. SIAM Numer, Anal, Ser. B</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2), 205–224.</w:t>
      </w:r>
    </w:p>
    <w:p w14:paraId="5F84C7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4), 8027–40. Retrieved from http://www.ncbi.nlm.nih.gov/pubmed/8987829</w:t>
      </w:r>
    </w:p>
    <w:p w14:paraId="03F70B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823–35. Retrieved from http://www.ncbi.nlm.nih.gov/pubmed/8551362</w:t>
      </w:r>
    </w:p>
    <w:p w14:paraId="3777272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Hannula, D. E. (2010). Worth a glance: using eye movements to investigate the cognitive neuroscience of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4</w:t>
      </w:r>
      <w:r w:rsidRPr="00CE5DED">
        <w:rPr>
          <w:rFonts w:ascii="Calibri" w:hAnsi="Calibri" w:cs="Calibri"/>
          <w:noProof/>
          <w:szCs w:val="24"/>
        </w:rPr>
        <w:t>(October), 1–16. http://doi.org/10.3389/fnhum.2010.00166</w:t>
      </w:r>
    </w:p>
    <w:p w14:paraId="712711D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amp; Ranganath, C. (2009). The Eyes Have It: Hippocampal Activity Predicts Expression of Memory in Eye Movement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63</w:t>
      </w:r>
      <w:r w:rsidRPr="00CE5DED">
        <w:rPr>
          <w:rFonts w:ascii="Calibri" w:hAnsi="Calibri" w:cs="Calibri"/>
          <w:noProof/>
          <w:szCs w:val="24"/>
        </w:rPr>
        <w:t>(5), 592–599. http://doi.org/10.1016/j.neuron.2009.08.025</w:t>
      </w:r>
    </w:p>
    <w:p w14:paraId="02E512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Ryan, J. D., Tranel, D., &amp; Cohen, N. J. (2007). Rapid Onset Relational Memory Effects Are Evident in Eye Movement Behavior, but Not in Hippocampal Amnesia.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10), 1690–1705. http://doi.org/10.1162/jocn.2007.19.10.1690</w:t>
      </w:r>
    </w:p>
    <w:p w14:paraId="28FC8EC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Tranel, D., &amp; Cohen, N. J. (2006). The Long and the Short of It: Relational Memory Impairments in Amnesia, Even at Short Lags.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26</w:t>
      </w:r>
      <w:r w:rsidRPr="00CE5DED">
        <w:rPr>
          <w:rFonts w:ascii="Calibri" w:hAnsi="Calibri" w:cs="Calibri"/>
          <w:noProof/>
          <w:szCs w:val="24"/>
        </w:rPr>
        <w:t>(32), 8352–8359. http://doi.org/10.1523/JNEUROSCI.5222-05.2006</w:t>
      </w:r>
    </w:p>
    <w:p w14:paraId="7BFD80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Bird, C. M., Chan, D., Cipolotti, L., Husain, M., Vargha-Khadem, F., &amp; Burgess, N. (2007). The hippocampus is required for short-term topographical memory in human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1), 34–48. http://doi.org/10.1002/hipo.20240</w:t>
      </w:r>
    </w:p>
    <w:p w14:paraId="4735695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Lever, C., Burgess, N., &amp; O’Keefe, J. (2013). Space in the brain: how the hippocampal formation supports spatial cognition.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69</w:t>
      </w:r>
      <w:r w:rsidRPr="00CE5DED">
        <w:rPr>
          <w:rFonts w:ascii="Calibri" w:hAnsi="Calibri" w:cs="Calibri"/>
          <w:noProof/>
          <w:szCs w:val="24"/>
        </w:rPr>
        <w:t>(1635), 20120510–20120510. http://doi.org/10.1098/rstb.2012.0510</w:t>
      </w:r>
    </w:p>
    <w:p w14:paraId="6716CC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wking, S. W., &amp; Ellis, G. F. R. (1973). The large scale structure of space-time. </w:t>
      </w:r>
      <w:r w:rsidRPr="00CE5DED">
        <w:rPr>
          <w:rFonts w:ascii="Calibri" w:hAnsi="Calibri" w:cs="Calibri"/>
          <w:i/>
          <w:iCs/>
          <w:noProof/>
          <w:szCs w:val="24"/>
        </w:rPr>
        <w:t>Book</w:t>
      </w:r>
      <w:r w:rsidRPr="00CE5DED">
        <w:rPr>
          <w:rFonts w:ascii="Calibri" w:hAnsi="Calibri" w:cs="Calibri"/>
          <w:noProof/>
          <w:szCs w:val="24"/>
        </w:rPr>
        <w:t>. http://doi.org/10.1017/CBO9780511524646</w:t>
      </w:r>
    </w:p>
    <w:p w14:paraId="70B0368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yes, S. M., Ryan, L., Schnyer, D. M., &amp; Nadel, L. (2004). An fMRI Study of Episodic Memory: Retrieval of Object, Spatial, and Temporal Information.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8</w:t>
      </w:r>
      <w:r w:rsidRPr="00CE5DED">
        <w:rPr>
          <w:rFonts w:ascii="Calibri" w:hAnsi="Calibri" w:cs="Calibri"/>
          <w:noProof/>
          <w:szCs w:val="24"/>
        </w:rPr>
        <w:t>(5), 885–896. http://doi.org/10.1037/0735-7044.118.5.885</w:t>
      </w:r>
    </w:p>
    <w:p w14:paraId="33296F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pcroft, J., &amp; Tarjan, R. (1973). Algorithm 447: efficient algorithms for graph manipulation. </w:t>
      </w:r>
      <w:r w:rsidRPr="00CE5DED">
        <w:rPr>
          <w:rFonts w:ascii="Calibri" w:hAnsi="Calibri" w:cs="Calibri"/>
          <w:i/>
          <w:iCs/>
          <w:noProof/>
          <w:szCs w:val="24"/>
        </w:rPr>
        <w:t>Communications of the ACM</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6), 372–378. http://doi.org/10.1145/362248.362272</w:t>
      </w:r>
    </w:p>
    <w:p w14:paraId="57B4D3B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CE5DED">
        <w:rPr>
          <w:rFonts w:ascii="Calibri" w:hAnsi="Calibri" w:cs="Calibri"/>
          <w:i/>
          <w:iCs/>
          <w:noProof/>
          <w:szCs w:val="24"/>
        </w:rPr>
        <w:t>Psychol Rev</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1), 75–116. http://doi.org/10.1037/0033-295X.112.1.75</w:t>
      </w:r>
    </w:p>
    <w:p w14:paraId="4F29EA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Kahana, M. J. (2002). A Distributed Representation of Temporal Context. </w:t>
      </w:r>
      <w:r w:rsidRPr="00CE5DED">
        <w:rPr>
          <w:rFonts w:ascii="Calibri" w:hAnsi="Calibri" w:cs="Calibri"/>
          <w:i/>
          <w:iCs/>
          <w:noProof/>
          <w:szCs w:val="24"/>
        </w:rPr>
        <w:t>Journal of Mathematical Psychology</w:t>
      </w:r>
      <w:r w:rsidRPr="00CE5DED">
        <w:rPr>
          <w:rFonts w:ascii="Calibri" w:hAnsi="Calibri" w:cs="Calibri"/>
          <w:noProof/>
          <w:szCs w:val="24"/>
        </w:rPr>
        <w:t xml:space="preserve">, </w:t>
      </w:r>
      <w:r w:rsidRPr="00CE5DED">
        <w:rPr>
          <w:rFonts w:ascii="Calibri" w:hAnsi="Calibri" w:cs="Calibri"/>
          <w:i/>
          <w:iCs/>
          <w:noProof/>
          <w:szCs w:val="24"/>
        </w:rPr>
        <w:t>46</w:t>
      </w:r>
      <w:r w:rsidRPr="00CE5DED">
        <w:rPr>
          <w:rFonts w:ascii="Calibri" w:hAnsi="Calibri" w:cs="Calibri"/>
          <w:noProof/>
          <w:szCs w:val="24"/>
        </w:rPr>
        <w:t>(3), 269–299. http://doi.org/10.1006/jmps.2001.1388</w:t>
      </w:r>
    </w:p>
    <w:p w14:paraId="1613D3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3), 4692–4707. http://doi.org/10.1523/JNEUROSCI.5808-12.2014</w:t>
      </w:r>
    </w:p>
    <w:p w14:paraId="119D50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Natu, V. S. (2005). Place from time: Reconstructing position from a distributed representation of temporal context. </w:t>
      </w:r>
      <w:r w:rsidRPr="00CE5DED">
        <w:rPr>
          <w:rFonts w:ascii="Calibri" w:hAnsi="Calibri" w:cs="Calibri"/>
          <w:i/>
          <w:iCs/>
          <w:noProof/>
          <w:szCs w:val="24"/>
        </w:rPr>
        <w:t>Neural Networks</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9), 1150–1162. http://doi.org/10.1016/j.neunet.2005.08.002</w:t>
      </w:r>
    </w:p>
    <w:p w14:paraId="5B1381A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Shankar, K. H., Aue, W. R., &amp; Criss, A. H. (2015). A distributed representation of internal time.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22</w:t>
      </w:r>
      <w:r w:rsidRPr="00CE5DED">
        <w:rPr>
          <w:rFonts w:ascii="Calibri" w:hAnsi="Calibri" w:cs="Calibri"/>
          <w:noProof/>
          <w:szCs w:val="24"/>
        </w:rPr>
        <w:t>(1), 24–53. http://doi.org/10.1037/a0037840</w:t>
      </w:r>
    </w:p>
    <w:p w14:paraId="166168C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Viskontas, I. V, Shankar, K. H., &amp; Fried, I. (2012). Ensembles of human MTL neurons </w:t>
      </w:r>
      <w:r w:rsidRPr="00CE5DED">
        <w:rPr>
          <w:rFonts w:ascii="Calibri" w:hAnsi="Calibri" w:cs="Calibri"/>
          <w:noProof/>
          <w:szCs w:val="24"/>
        </w:rPr>
        <w:lastRenderedPageBreak/>
        <w:t xml:space="preserve">“jump back in time” in response to a repeated stimulu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9), 1833–47. http://doi.org/10.1002/hipo.22018</w:t>
      </w:r>
    </w:p>
    <w:p w14:paraId="31FCE82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h, J. E. (2013). </w:t>
      </w:r>
      <w:r w:rsidRPr="00CE5DED">
        <w:rPr>
          <w:rFonts w:ascii="Calibri" w:hAnsi="Calibri" w:cs="Calibri"/>
          <w:i/>
          <w:iCs/>
          <w:noProof/>
          <w:szCs w:val="24"/>
        </w:rPr>
        <w:t>The Lost Art of Finding Our Way</w:t>
      </w:r>
      <w:r w:rsidRPr="00CE5DED">
        <w:rPr>
          <w:rFonts w:ascii="Calibri" w:hAnsi="Calibri" w:cs="Calibri"/>
          <w:noProof/>
          <w:szCs w:val="24"/>
        </w:rPr>
        <w:t>. Cambridge, MA and London, England: Harvard University Press. http://doi.org/10.4159/harvard.9780674074811</w:t>
      </w:r>
    </w:p>
    <w:p w14:paraId="4E637F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tenlocher, J., &amp; Presson, C. C. (1979). The coding and transformation of spatial information. </w:t>
      </w:r>
      <w:r w:rsidRPr="00CE5DED">
        <w:rPr>
          <w:rFonts w:ascii="Calibri" w:hAnsi="Calibri" w:cs="Calibri"/>
          <w:i/>
          <w:iCs/>
          <w:noProof/>
          <w:szCs w:val="24"/>
        </w:rPr>
        <w:t>Cognitive Psychology</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3), 375–394. http://doi.org/10.1016/0010-0285(79)90017-3</w:t>
      </w:r>
    </w:p>
    <w:p w14:paraId="5A2329C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Insausti, R., Amaral, D. G., &amp; Cowan, W. M. (1987). The entorhinal cortex of the monkey: II. Cortical afferents. </w:t>
      </w:r>
      <w:r w:rsidRPr="00CE5DED">
        <w:rPr>
          <w:rFonts w:ascii="Calibri" w:hAnsi="Calibri" w:cs="Calibri"/>
          <w:i/>
          <w:iCs/>
          <w:noProof/>
          <w:szCs w:val="24"/>
        </w:rPr>
        <w:t>The Journal of Comparative Neurology</w:t>
      </w:r>
      <w:r w:rsidRPr="00CE5DED">
        <w:rPr>
          <w:rFonts w:ascii="Calibri" w:hAnsi="Calibri" w:cs="Calibri"/>
          <w:noProof/>
          <w:szCs w:val="24"/>
        </w:rPr>
        <w:t xml:space="preserve">, </w:t>
      </w:r>
      <w:r w:rsidRPr="00CE5DED">
        <w:rPr>
          <w:rFonts w:ascii="Calibri" w:hAnsi="Calibri" w:cs="Calibri"/>
          <w:i/>
          <w:iCs/>
          <w:noProof/>
          <w:szCs w:val="24"/>
        </w:rPr>
        <w:t>264</w:t>
      </w:r>
      <w:r w:rsidRPr="00CE5DED">
        <w:rPr>
          <w:rFonts w:ascii="Calibri" w:hAnsi="Calibri" w:cs="Calibri"/>
          <w:noProof/>
          <w:szCs w:val="24"/>
        </w:rPr>
        <w:t>(3), 356–395. http://doi.org/10.1002/cne.902640306</w:t>
      </w:r>
    </w:p>
    <w:p w14:paraId="1207D5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Jeneson, A., Mauldin, K. N., &amp; Squire, L. R. (2010). Intact Working Memory for Relational Information after Medial Temporal Lobe Damage.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41), 13624–13629. http://doi.org/10.1523/JNEUROSCI.2895-10.2010</w:t>
      </w:r>
    </w:p>
    <w:p w14:paraId="519647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0D353B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4E2EDF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ner, R. P., Gilbert, P. E., &amp; Barua, L. A. (2002). The role of the hippocampus in memory for the temporal order of a sequence of odor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2), 286–290. http://doi.org/10.1037/0735-7044.116.2.286</w:t>
      </w:r>
    </w:p>
    <w:p w14:paraId="772F65D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sels, R. P. C., van Zandvoort, M. J. E., Postma, A., Kappelle, L. J., &amp; de Haan, E. H. F. (2000). The Corsi Block-Tapping Task: Standardization and Normative Data. </w:t>
      </w:r>
      <w:r w:rsidRPr="00CE5DED">
        <w:rPr>
          <w:rFonts w:ascii="Calibri" w:hAnsi="Calibri" w:cs="Calibri"/>
          <w:i/>
          <w:iCs/>
          <w:noProof/>
          <w:szCs w:val="24"/>
        </w:rPr>
        <w:t>Applied Neuropsychology</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4), 252–258. http://doi.org/10.1207/S15324826AN0704_8</w:t>
      </w:r>
    </w:p>
    <w:p w14:paraId="7062AF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im, S., Sapiurka, M., Clark, R. E., &amp; Squire, L. R. (2013). Contrasting effects on path integration after hippocampal damage in humans and ra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0</w:t>
      </w:r>
      <w:r w:rsidRPr="00CE5DED">
        <w:rPr>
          <w:rFonts w:ascii="Calibri" w:hAnsi="Calibri" w:cs="Calibri"/>
          <w:noProof/>
          <w:szCs w:val="24"/>
        </w:rPr>
        <w:t>(12), 4732–4737. http://doi.org/10.1073/pnas.1300869110</w:t>
      </w:r>
    </w:p>
    <w:p w14:paraId="14F2314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nierim, J. J., &amp; Neunuebel, J. P. (2016). Tracking the flow of hippocampal computation: Pattern separation, pattern completion, and attractor dynamics.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29</w:t>
      </w:r>
      <w:r w:rsidRPr="00CE5DED">
        <w:rPr>
          <w:rFonts w:ascii="Calibri" w:hAnsi="Calibri" w:cs="Calibri"/>
          <w:noProof/>
          <w:szCs w:val="24"/>
        </w:rPr>
        <w:t>, 38–49. http://doi.org/10.1016/j.nlm.2015.10.008</w:t>
      </w:r>
    </w:p>
    <w:p w14:paraId="2A599B4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CE5DED">
        <w:rPr>
          <w:rFonts w:ascii="Calibri" w:hAnsi="Calibri" w:cs="Calibri"/>
          <w:i/>
          <w:iCs/>
          <w:noProof/>
          <w:szCs w:val="24"/>
        </w:rPr>
        <w:t>Hippocampus</w:t>
      </w:r>
      <w:r w:rsidRPr="00CE5DED">
        <w:rPr>
          <w:rFonts w:ascii="Calibri" w:hAnsi="Calibri" w:cs="Calibri"/>
          <w:noProof/>
          <w:szCs w:val="24"/>
        </w:rPr>
        <w:t>, (August), 1–11. http://doi.org/10.1002/hipo.22801</w:t>
      </w:r>
    </w:p>
    <w:p w14:paraId="4AA5E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80</w:t>
      </w:r>
      <w:r w:rsidRPr="00CE5DED">
        <w:rPr>
          <w:rFonts w:ascii="Calibri" w:hAnsi="Calibri" w:cs="Calibri"/>
          <w:noProof/>
          <w:szCs w:val="24"/>
        </w:rPr>
        <w:t>, 90–101. http://doi.org/10.1016/j.neuropsychologia.2015.11.013</w:t>
      </w:r>
    </w:p>
    <w:p w14:paraId="5ADCD26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2009). Relational memory and the hippocampus: Representations and methods. </w:t>
      </w:r>
      <w:r w:rsidRPr="00CE5DED">
        <w:rPr>
          <w:rFonts w:ascii="Calibri" w:hAnsi="Calibri" w:cs="Calibri"/>
          <w:i/>
          <w:iCs/>
          <w:noProof/>
          <w:szCs w:val="24"/>
        </w:rPr>
        <w:t xml:space="preserve">Frontiers in </w:t>
      </w:r>
      <w:r w:rsidRPr="00CE5DED">
        <w:rPr>
          <w:rFonts w:ascii="Calibri" w:hAnsi="Calibri" w:cs="Calibri"/>
          <w:i/>
          <w:iCs/>
          <w:noProof/>
          <w:szCs w:val="24"/>
        </w:rPr>
        <w:lastRenderedPageBreak/>
        <w:t>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2), 166–174. http://doi.org/10.3389/neuro.01.023.2009</w:t>
      </w:r>
    </w:p>
    <w:p w14:paraId="64815AF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Warren, D. E., Duff, M. C., Tranel, D. N., &amp; Cohen, N. J. (2008). Hippocampal amnesia impairs all manner of relational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October), 15. http://doi.org/10.3389/neuro.09.015.2008</w:t>
      </w:r>
    </w:p>
    <w:p w14:paraId="518AA3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4EC23C5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0C90984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Robinson, R., White, J., Eichenbaum, H., &amp; Hasselmo, M. (2013). Hippocampal “Time Cells”: Time versus Path Integ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78</w:t>
      </w:r>
      <w:r w:rsidRPr="00CE5DED">
        <w:rPr>
          <w:rFonts w:ascii="Calibri" w:hAnsi="Calibri" w:cs="Calibri"/>
          <w:noProof/>
          <w:szCs w:val="24"/>
        </w:rPr>
        <w:t>(6), 1090–1101. http://doi.org/10.1016/j.neuron.2013.04.015</w:t>
      </w:r>
    </w:p>
    <w:p w14:paraId="222E1BF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opff, E., Carmichael, J. E., Moser, M.-B., &amp; Moser, E. I. (2015). Speed cells in the medial entorhinal cortex.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523</w:t>
      </w:r>
      <w:r w:rsidRPr="00CE5DED">
        <w:rPr>
          <w:rFonts w:ascii="Calibri" w:hAnsi="Calibri" w:cs="Calibri"/>
          <w:noProof/>
          <w:szCs w:val="24"/>
        </w:rPr>
        <w:t>(7561), 419–424. http://doi.org/10.1038/nature14622</w:t>
      </w:r>
    </w:p>
    <w:p w14:paraId="5DF342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1956). Variants of the hungarian method for assignment problems. </w:t>
      </w:r>
      <w:r w:rsidRPr="00CE5DED">
        <w:rPr>
          <w:rFonts w:ascii="Calibri" w:hAnsi="Calibri" w:cs="Calibri"/>
          <w:i/>
          <w:iCs/>
          <w:noProof/>
          <w:szCs w:val="24"/>
        </w:rPr>
        <w:t>Naval Research Logistics Quarterly</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4), 253–258. http://doi.org/10.1002/nav.3800030404</w:t>
      </w:r>
    </w:p>
    <w:p w14:paraId="5855655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2010). The Hungarian Method for the Assignment Problem. In </w:t>
      </w:r>
      <w:r w:rsidRPr="00CE5DED">
        <w:rPr>
          <w:rFonts w:ascii="Calibri" w:hAnsi="Calibri" w:cs="Calibri"/>
          <w:i/>
          <w:iCs/>
          <w:noProof/>
          <w:szCs w:val="24"/>
        </w:rPr>
        <w:t>50 Years of Integer Programming 1958-2008</w:t>
      </w:r>
      <w:r w:rsidRPr="00CE5DED">
        <w:rPr>
          <w:rFonts w:ascii="Calibri" w:hAnsi="Calibri" w:cs="Calibri"/>
          <w:noProof/>
          <w:szCs w:val="24"/>
        </w:rPr>
        <w:t xml:space="preserve"> (pp. 29–47). Berlin, Heidelberg, Heidelberg: Springer Berlin Heidelberg. http://doi.org/10.1007/978-3-540-68279-0_2</w:t>
      </w:r>
    </w:p>
    <w:p w14:paraId="5F1CC7E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CE5DED">
        <w:rPr>
          <w:rFonts w:ascii="Calibri" w:hAnsi="Calibri" w:cs="Calibri"/>
          <w:i/>
          <w:iCs/>
          <w:noProof/>
          <w:szCs w:val="24"/>
        </w:rPr>
        <w:t>Computers, Environment and Urban Systems</w:t>
      </w:r>
      <w:r w:rsidRPr="00CE5DED">
        <w:rPr>
          <w:rFonts w:ascii="Calibri" w:hAnsi="Calibri" w:cs="Calibri"/>
          <w:noProof/>
          <w:szCs w:val="24"/>
        </w:rPr>
        <w:t xml:space="preserve">, </w:t>
      </w:r>
      <w:r w:rsidRPr="00CE5DED">
        <w:rPr>
          <w:rFonts w:ascii="Calibri" w:hAnsi="Calibri" w:cs="Calibri"/>
          <w:i/>
          <w:iCs/>
          <w:noProof/>
          <w:szCs w:val="24"/>
        </w:rPr>
        <w:t>54</w:t>
      </w:r>
      <w:r w:rsidRPr="00CE5DED">
        <w:rPr>
          <w:rFonts w:ascii="Calibri" w:hAnsi="Calibri" w:cs="Calibri"/>
          <w:noProof/>
          <w:szCs w:val="24"/>
        </w:rPr>
        <w:t>, 363–375. http://doi.org/10.1016/j.compenvurbsys.2015.09.006</w:t>
      </w:r>
    </w:p>
    <w:p w14:paraId="6E2D4C2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maran, D., Hassabis, D., &amp; McClelland, J. L. (2016). What Learning Systems do Intelligent Agents Need? Complementary Learning Systems Theory Updated.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7), 512–534. http://doi.org/10.1016/j.tics.2016.05.004</w:t>
      </w:r>
    </w:p>
    <w:p w14:paraId="5ACF0AD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veraga, K., &amp; Bar, M. (2015). </w:t>
      </w:r>
      <w:r w:rsidRPr="00CE5DED">
        <w:rPr>
          <w:rFonts w:ascii="Calibri" w:hAnsi="Calibri" w:cs="Calibri"/>
          <w:i/>
          <w:iCs/>
          <w:noProof/>
          <w:szCs w:val="24"/>
        </w:rPr>
        <w:t>Scene Vision: Making Sense of What We See</w:t>
      </w:r>
      <w:r w:rsidRPr="00CE5DED">
        <w:rPr>
          <w:rFonts w:ascii="Calibri" w:hAnsi="Calibri" w:cs="Calibri"/>
          <w:noProof/>
          <w:szCs w:val="24"/>
        </w:rPr>
        <w:t>. http://doi.org/10.1177/0301006615600645</w:t>
      </w:r>
    </w:p>
    <w:p w14:paraId="53E0E8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e, A. C. H., Buckley, M. J., Pegman, S. J., Spiers, H., Scahill, V. L., Gaffan, D., … Graham, K. S. (2005). Specialization in the medial temporal lobe for processing of objects and scene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782–797. http://doi.org/10.1002/hipo.20101</w:t>
      </w:r>
    </w:p>
    <w:p w14:paraId="763E88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nck-Santini, P.-P., Save, E., &amp; Poucet, B. (2001). Place-cell firing does not depend on the direction of turn in a Y-maze alternation task. </w:t>
      </w:r>
      <w:r w:rsidRPr="00CE5DED">
        <w:rPr>
          <w:rFonts w:ascii="Calibri" w:hAnsi="Calibri" w:cs="Calibri"/>
          <w:i/>
          <w:iCs/>
          <w:noProof/>
          <w:szCs w:val="24"/>
        </w:rPr>
        <w:t>European Journal of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5), 1055–1058. http://doi.org/10.1046/j.0953-816x.2001.01481.x</w:t>
      </w:r>
    </w:p>
    <w:p w14:paraId="57FF05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utgeb, J. K., Leutgeb, S., Moser, M.-B., &amp; Moser, E. I. (2007). Pattern Separation in the Dentate Gyrus and CA3 of the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5</w:t>
      </w:r>
      <w:r w:rsidRPr="00CE5DED">
        <w:rPr>
          <w:rFonts w:ascii="Calibri" w:hAnsi="Calibri" w:cs="Calibri"/>
          <w:noProof/>
          <w:szCs w:val="24"/>
        </w:rPr>
        <w:t>(5814), 961–966. http://doi.org/10.1126/science.1135801</w:t>
      </w:r>
    </w:p>
    <w:p w14:paraId="6D9051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vitt, T. S., &amp; Lawton, D. T. (1990). Qualitative navigation for mobile robots. </w:t>
      </w:r>
      <w:r w:rsidRPr="00CE5DED">
        <w:rPr>
          <w:rFonts w:ascii="Calibri" w:hAnsi="Calibri" w:cs="Calibri"/>
          <w:i/>
          <w:iCs/>
          <w:noProof/>
          <w:szCs w:val="24"/>
        </w:rPr>
        <w:t>Artificial Intelligence</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 xml:space="preserve">(3), </w:t>
      </w:r>
      <w:r w:rsidRPr="00CE5DED">
        <w:rPr>
          <w:rFonts w:ascii="Calibri" w:hAnsi="Calibri" w:cs="Calibri"/>
          <w:noProof/>
          <w:szCs w:val="24"/>
        </w:rPr>
        <w:lastRenderedPageBreak/>
        <w:t>305–360. http://doi.org/10.1016/0004-3702(90)90027-W</w:t>
      </w:r>
    </w:p>
    <w:p w14:paraId="54A62FE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ibby, L. A., Hannula, D. E., &amp; Ranganath, C. (2014). Medial Temporal Lobe Coding of Item and Spatial Information during Relational Binding in Working Memory.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43), 14233–14242. http://doi.org/10.1523/JNEUROSCI.0655-14.2014</w:t>
      </w:r>
    </w:p>
    <w:p w14:paraId="068968D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Duff, M. C., &amp; Cohen, N. J. (2017). The hippocampus promotes effective saccadic information gathering in humans. In </w:t>
      </w:r>
      <w:r w:rsidRPr="00CE5DED">
        <w:rPr>
          <w:rFonts w:ascii="Calibri" w:hAnsi="Calibri" w:cs="Calibri"/>
          <w:i/>
          <w:iCs/>
          <w:noProof/>
          <w:szCs w:val="24"/>
        </w:rPr>
        <w:t>Cognitive Neuroscience Society 24th Annual Meeting</w:t>
      </w:r>
      <w:r w:rsidRPr="00CE5DED">
        <w:rPr>
          <w:rFonts w:ascii="Calibri" w:hAnsi="Calibri" w:cs="Calibri"/>
          <w:noProof/>
          <w:szCs w:val="24"/>
        </w:rPr>
        <w:t>. San Francisco.</w:t>
      </w:r>
    </w:p>
    <w:p w14:paraId="608806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CE5DED">
        <w:rPr>
          <w:rFonts w:ascii="Calibri" w:hAnsi="Calibri" w:cs="Calibri"/>
          <w:i/>
          <w:iCs/>
          <w:noProof/>
          <w:szCs w:val="24"/>
        </w:rPr>
        <w:t xml:space="preserve">Neuropsychology </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5), 568–578. http://doi.org/10.1037/neu0000275</w:t>
      </w:r>
    </w:p>
    <w:p w14:paraId="5D7ABD1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over, T. (2006). </w:t>
      </w:r>
      <w:r w:rsidRPr="00CE5DED">
        <w:rPr>
          <w:rFonts w:ascii="Calibri" w:hAnsi="Calibri" w:cs="Calibri"/>
          <w:i/>
          <w:iCs/>
          <w:noProof/>
          <w:szCs w:val="24"/>
        </w:rPr>
        <w:t>Elements Of Information Theory</w:t>
      </w:r>
      <w:r w:rsidRPr="00CE5DED">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48B61A6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guire, E. A., Burgess, N., O’Keefe, J., &amp; O’Keefe, J. (1999). Human spatial navigation: cognitive maps, sexual dimorphism, and neural substrates. </w:t>
      </w:r>
      <w:r w:rsidRPr="00CE5DED">
        <w:rPr>
          <w:rFonts w:ascii="Calibri" w:hAnsi="Calibri" w:cs="Calibri"/>
          <w:i/>
          <w:iCs/>
          <w:noProof/>
          <w:szCs w:val="24"/>
        </w:rPr>
        <w:t>Current Opinion in Neurobiology</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2), 171–7. http://doi.org/10.1016/S1474-4422(08)70216-3</w:t>
      </w:r>
    </w:p>
    <w:p w14:paraId="0D1F36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ndelbrot, B. (1967). How Long Is the Coast of Britain? Statistical Self-Similarity and Fractional Dimension.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156</w:t>
      </w:r>
      <w:r w:rsidRPr="00CE5DED">
        <w:rPr>
          <w:rFonts w:ascii="Calibri" w:hAnsi="Calibri" w:cs="Calibri"/>
          <w:noProof/>
          <w:szCs w:val="24"/>
        </w:rPr>
        <w:t>(3775), 636–638. http://doi.org/10.1126/science.156.3775.636</w:t>
      </w:r>
    </w:p>
    <w:p w14:paraId="0185894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rr, D. (1971). </w:t>
      </w:r>
      <w:r w:rsidRPr="00CE5DED">
        <w:rPr>
          <w:rFonts w:ascii="Calibri" w:hAnsi="Calibri" w:cs="Calibri"/>
          <w:i/>
          <w:iCs/>
          <w:noProof/>
          <w:szCs w:val="24"/>
        </w:rPr>
        <w:t>Simple Memory: A Theory for Archicortex</w:t>
      </w:r>
      <w:r w:rsidRPr="00CE5DED">
        <w:rPr>
          <w:rFonts w:ascii="Calibri" w:hAnsi="Calibri" w:cs="Calibri"/>
          <w:noProof/>
          <w:szCs w:val="24"/>
        </w:rPr>
        <w:t>. Cambridge, MA: Royal Society Publishing. http://doi.org/10.1098/rspa.1983.0054</w:t>
      </w:r>
    </w:p>
    <w:p w14:paraId="7AF0FF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2</w:t>
      </w:r>
      <w:r w:rsidRPr="00CE5DED">
        <w:rPr>
          <w:rFonts w:ascii="Calibri" w:hAnsi="Calibri" w:cs="Calibri"/>
          <w:noProof/>
          <w:szCs w:val="24"/>
        </w:rPr>
        <w:t>(3), 419–457. http://doi.org/10.1037/0033-295X.102.3.419</w:t>
      </w:r>
    </w:p>
    <w:p w14:paraId="0A738D6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7</w:t>
      </w:r>
      <w:r w:rsidRPr="00CE5DED">
        <w:rPr>
          <w:rFonts w:ascii="Calibri" w:hAnsi="Calibri" w:cs="Calibri"/>
          <w:noProof/>
          <w:szCs w:val="24"/>
        </w:rPr>
        <w:t>(5834), 94–99. http://doi.org/10.1126/science.1140263</w:t>
      </w:r>
    </w:p>
    <w:p w14:paraId="0E0464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3</w:t>
      </w:r>
      <w:r w:rsidRPr="00CE5DED">
        <w:rPr>
          <w:rFonts w:ascii="Calibri" w:hAnsi="Calibri" w:cs="Calibri"/>
          <w:noProof/>
          <w:szCs w:val="24"/>
        </w:rPr>
        <w:t>(1), 202–215. http://doi.org/10.1016/j.neuron.2014.05.019</w:t>
      </w:r>
    </w:p>
    <w:p w14:paraId="5999629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Mirowski, P., Pascanu, R., Viola, F., Soyer, H., Ballard, A. J., Banino, A., … London, D. (2017). Learning To Navigate in Complex Environments.</w:t>
      </w:r>
    </w:p>
    <w:p w14:paraId="6C6893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2009). Aging and spatial navigation: What do we know and where do we go? </w:t>
      </w:r>
      <w:r w:rsidRPr="00CE5DED">
        <w:rPr>
          <w:rFonts w:ascii="Calibri" w:hAnsi="Calibri" w:cs="Calibri"/>
          <w:i/>
          <w:iCs/>
          <w:noProof/>
          <w:szCs w:val="24"/>
        </w:rPr>
        <w:t>Neuropsychology Review</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4), 478–489. http://doi.org/10.1007/s11065-009-9120-3</w:t>
      </w:r>
    </w:p>
    <w:p w14:paraId="02F9E70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amp; Resnick, S. M. (2002). Effects of age on virtual environment place navigation and allocentric cognitive mapping.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5), 851–9. Retrieved from http://www.ncbi.nlm.nih.gov/pubmed/12369805</w:t>
      </w:r>
    </w:p>
    <w:p w14:paraId="481FBD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nti, J. M., Cooke, G. E., Watson, P. D., Voss, M. W., Kramer, A. F., &amp; Cohen, N. J. (2015). Relating </w:t>
      </w:r>
      <w:r w:rsidRPr="00CE5DED">
        <w:rPr>
          <w:rFonts w:ascii="Calibri" w:hAnsi="Calibri" w:cs="Calibri"/>
          <w:noProof/>
          <w:szCs w:val="24"/>
        </w:rPr>
        <w:lastRenderedPageBreak/>
        <w:t xml:space="preserve">Hippocampus to Relational Memory Processing across Domains and Delays.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2), 234–245. http://doi.org/10.1162/jocn_a_00717</w:t>
      </w:r>
    </w:p>
    <w:p w14:paraId="04AFCA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1981). Spatial localization does not require the presence of local cues. </w:t>
      </w:r>
      <w:r w:rsidRPr="00CE5DED">
        <w:rPr>
          <w:rFonts w:ascii="Calibri" w:hAnsi="Calibri" w:cs="Calibri"/>
          <w:i/>
          <w:iCs/>
          <w:noProof/>
          <w:szCs w:val="24"/>
        </w:rPr>
        <w:t>Learning and Motivation</w:t>
      </w:r>
      <w:r w:rsidRPr="00CE5DED">
        <w:rPr>
          <w:rFonts w:ascii="Calibri" w:hAnsi="Calibri" w:cs="Calibri"/>
          <w:noProof/>
          <w:szCs w:val="24"/>
        </w:rPr>
        <w:t xml:space="preserve">, </w:t>
      </w:r>
      <w:r w:rsidRPr="00CE5DED">
        <w:rPr>
          <w:rFonts w:ascii="Calibri" w:hAnsi="Calibri" w:cs="Calibri"/>
          <w:i/>
          <w:iCs/>
          <w:noProof/>
          <w:szCs w:val="24"/>
        </w:rPr>
        <w:t>12</w:t>
      </w:r>
      <w:r w:rsidRPr="00CE5DED">
        <w:rPr>
          <w:rFonts w:ascii="Calibri" w:hAnsi="Calibri" w:cs="Calibri"/>
          <w:noProof/>
          <w:szCs w:val="24"/>
        </w:rPr>
        <w:t>(2), 239–260. http://doi.org/10.1016/0023-9690(81)90020-5</w:t>
      </w:r>
    </w:p>
    <w:p w14:paraId="67008E9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Garrud, P., Rawlins, J. N. P., &amp; O’Keefe, J. (1982). Place navigation impaired in rats with hippocampal lesi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868), 681–683. http://doi.org/10.1038/297681a0</w:t>
      </w:r>
    </w:p>
    <w:p w14:paraId="1B6C2FD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ller, R. U., &amp; Kubie, J. L. (1987). The effects of changes in the environment on the spatial firing of hippocampal complex-spike cell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7), 1951–68. Retrieved from http://www.ncbi.nlm.nih.gov/pubmed/3612226</w:t>
      </w:r>
    </w:p>
    <w:p w14:paraId="20735EC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nkres, J. (1957). Algorithms for the Assignment and Transportation Problems. </w:t>
      </w:r>
      <w:r w:rsidRPr="00CE5DED">
        <w:rPr>
          <w:rFonts w:ascii="Calibri" w:hAnsi="Calibri" w:cs="Calibri"/>
          <w:i/>
          <w:iCs/>
          <w:noProof/>
          <w:szCs w:val="24"/>
        </w:rPr>
        <w:t>Journal of the Society for Industrial and Applied Mathematics</w:t>
      </w:r>
      <w:r w:rsidRPr="00CE5DED">
        <w:rPr>
          <w:rFonts w:ascii="Calibri" w:hAnsi="Calibri" w:cs="Calibri"/>
          <w:noProof/>
          <w:szCs w:val="24"/>
        </w:rPr>
        <w:t xml:space="preserve">, </w:t>
      </w:r>
      <w:r w:rsidRPr="00CE5DED">
        <w:rPr>
          <w:rFonts w:ascii="Calibri" w:hAnsi="Calibri" w:cs="Calibri"/>
          <w:i/>
          <w:iCs/>
          <w:noProof/>
          <w:szCs w:val="24"/>
        </w:rPr>
        <w:t>5</w:t>
      </w:r>
      <w:r w:rsidRPr="00CE5DED">
        <w:rPr>
          <w:rFonts w:ascii="Calibri" w:hAnsi="Calibri" w:cs="Calibri"/>
          <w:noProof/>
          <w:szCs w:val="24"/>
        </w:rPr>
        <w:t>(1), 32–38. http://doi.org/10.1137/0105003</w:t>
      </w:r>
    </w:p>
    <w:p w14:paraId="05071FA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rray, E. A., Gaffan, D., &amp; Mishkin, M. (1993). Neural substrates of visual stimulus-stimulus association in rhesus monkey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4549–61. Retrieved from http://www.ncbi.nlm.nih.gov/pubmed/8410203</w:t>
      </w:r>
    </w:p>
    <w:p w14:paraId="7D56281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579), 211–218. http://doi.org/10.1126/science.1071795.Requirement</w:t>
      </w:r>
    </w:p>
    <w:p w14:paraId="6D4C5C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ya, Y., &amp; Suzuki, W. A. (2011). Integrating What and When Across the Primate Medial Temporal Lobe.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33</w:t>
      </w:r>
      <w:r w:rsidRPr="00CE5DED">
        <w:rPr>
          <w:rFonts w:ascii="Calibri" w:hAnsi="Calibri" w:cs="Calibri"/>
          <w:noProof/>
          <w:szCs w:val="24"/>
        </w:rPr>
        <w:t>(6043), 773–776. http://doi.org/10.1126/science.1206773</w:t>
      </w:r>
    </w:p>
    <w:p w14:paraId="2572A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2), 416–427. http://doi.org/10.1016/j.neuron.2013.11.017</w:t>
      </w:r>
    </w:p>
    <w:p w14:paraId="39F1797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ielson, D. M., Smith, T. A., Sreekumar, V., Dennis, S., &amp; Sederberg, P. B. (2015). Human hippocampus represents space and time during retrieval of real-world memorie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35), 11078–11083. http://doi.org/10.1073/pnas.1507104112</w:t>
      </w:r>
    </w:p>
    <w:p w14:paraId="7FCD351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oether, E. (1971). Invariant variation problems. </w:t>
      </w:r>
      <w:r w:rsidRPr="00CE5DED">
        <w:rPr>
          <w:rFonts w:ascii="Calibri" w:hAnsi="Calibri" w:cs="Calibri"/>
          <w:i/>
          <w:iCs/>
          <w:noProof/>
          <w:szCs w:val="24"/>
        </w:rPr>
        <w:t>Transport Theory and Statistical Physic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186–207. http://doi.org/10.1080/00411457108231446</w:t>
      </w:r>
    </w:p>
    <w:p w14:paraId="7E7AF7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1991). An allocentric spatial model for the hippocampal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30–235. http://doi.org/10.1002/hipo.450010303</w:t>
      </w:r>
    </w:p>
    <w:p w14:paraId="4E7F11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Burgess, N. (1996). Geometric determinants of the place fields of hippocampal neur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381</w:t>
      </w:r>
      <w:r w:rsidRPr="00CE5DED">
        <w:rPr>
          <w:rFonts w:ascii="Calibri" w:hAnsi="Calibri" w:cs="Calibri"/>
          <w:noProof/>
          <w:szCs w:val="24"/>
        </w:rPr>
        <w:t>(6581), 425–428. http://doi.org/10.1038/381425a0</w:t>
      </w:r>
    </w:p>
    <w:p w14:paraId="7BBC63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Dostrovsky, J. (1971). The hippocampus as a spatial map. Preliminary evidence from unit activity in the freely-moving rat. </w:t>
      </w:r>
      <w:r w:rsidRPr="00CE5DED">
        <w:rPr>
          <w:rFonts w:ascii="Calibri" w:hAnsi="Calibri" w:cs="Calibri"/>
          <w:i/>
          <w:iCs/>
          <w:noProof/>
          <w:szCs w:val="24"/>
        </w:rPr>
        <w:t>Brain Research</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 171–175. http://doi.org/10.1016/0006-8993(71)90358-1</w:t>
      </w:r>
    </w:p>
    <w:p w14:paraId="0545D7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Nadel, L. (1978). </w:t>
      </w:r>
      <w:r w:rsidRPr="00CE5DED">
        <w:rPr>
          <w:rFonts w:ascii="Calibri" w:hAnsi="Calibri" w:cs="Calibri"/>
          <w:i/>
          <w:iCs/>
          <w:noProof/>
          <w:szCs w:val="24"/>
        </w:rPr>
        <w:t>The Hippocampus as a Cognitive Map</w:t>
      </w:r>
      <w:r w:rsidRPr="00CE5DED">
        <w:rPr>
          <w:rFonts w:ascii="Calibri" w:hAnsi="Calibri" w:cs="Calibri"/>
          <w:noProof/>
          <w:szCs w:val="24"/>
        </w:rPr>
        <w:t>. Oxford: Oxford University Press.</w:t>
      </w:r>
    </w:p>
    <w:p w14:paraId="636FBB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Reilly, R. C., &amp; Rudy, J. W. (2001). Conjunctive Representations in Learning and Memory: Principles of Cortical and Hippocampal Functio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8</w:t>
      </w:r>
      <w:r w:rsidRPr="00CE5DED">
        <w:rPr>
          <w:rFonts w:ascii="Calibri" w:hAnsi="Calibri" w:cs="Calibri"/>
          <w:noProof/>
          <w:szCs w:val="24"/>
        </w:rPr>
        <w:t>(1), 83–95. http://doi.org/10.1037//0033-295X.</w:t>
      </w:r>
    </w:p>
    <w:p w14:paraId="507230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Pastalkova, E., Itskov, V., Amarasingham, A., &amp; Buzsaki, G. (2008). Internally Generated Cell Assembly Sequences in the Rat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1</w:t>
      </w:r>
      <w:r w:rsidRPr="00CE5DED">
        <w:rPr>
          <w:rFonts w:ascii="Calibri" w:hAnsi="Calibri" w:cs="Calibri"/>
          <w:noProof/>
          <w:szCs w:val="24"/>
        </w:rPr>
        <w:t>(5894), 1322–1327. http://doi.org/10.1126/science.1159775</w:t>
      </w:r>
    </w:p>
    <w:p w14:paraId="47C7E80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az, R., Gelbard-Sagiv, H., Mukamel, R., Harel, M., Malach, R., &amp; Fried, I. (2010). A neural substrate in the human hippocampus for linking successive even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13), 6046–6051. http://doi.org/10.1073/pnas.0910834107</w:t>
      </w:r>
    </w:p>
    <w:p w14:paraId="5B1DBC3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cchia, T., &amp; Vallortigara, G. (2010). View-based strategy for reorientation by geometry. </w:t>
      </w:r>
      <w:r w:rsidRPr="00CE5DED">
        <w:rPr>
          <w:rFonts w:ascii="Calibri" w:hAnsi="Calibri" w:cs="Calibri"/>
          <w:i/>
          <w:iCs/>
          <w:noProof/>
          <w:szCs w:val="24"/>
        </w:rPr>
        <w:t>Journal of Experimental Biology</w:t>
      </w:r>
      <w:r w:rsidRPr="00CE5DED">
        <w:rPr>
          <w:rFonts w:ascii="Calibri" w:hAnsi="Calibri" w:cs="Calibri"/>
          <w:noProof/>
          <w:szCs w:val="24"/>
        </w:rPr>
        <w:t xml:space="preserve">, </w:t>
      </w:r>
      <w:r w:rsidRPr="00CE5DED">
        <w:rPr>
          <w:rFonts w:ascii="Calibri" w:hAnsi="Calibri" w:cs="Calibri"/>
          <w:i/>
          <w:iCs/>
          <w:noProof/>
          <w:szCs w:val="24"/>
        </w:rPr>
        <w:t>213</w:t>
      </w:r>
      <w:r w:rsidRPr="00CE5DED">
        <w:rPr>
          <w:rFonts w:ascii="Calibri" w:hAnsi="Calibri" w:cs="Calibri"/>
          <w:noProof/>
          <w:szCs w:val="24"/>
        </w:rPr>
        <w:t>(17), 2987–2996. http://doi.org/10.1242/jeb.043315</w:t>
      </w:r>
    </w:p>
    <w:p w14:paraId="1ECAA2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rrett, D. I., &amp; Oram, M. W. (1993). Neurophysiology of shape processing. </w:t>
      </w:r>
      <w:r w:rsidRPr="00CE5DED">
        <w:rPr>
          <w:rFonts w:ascii="Calibri" w:hAnsi="Calibri" w:cs="Calibri"/>
          <w:i/>
          <w:iCs/>
          <w:noProof/>
          <w:szCs w:val="24"/>
        </w:rPr>
        <w:t>Image and Vision Computing</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317–333. http://doi.org/10.1016/0262-8856(93)90011-5</w:t>
      </w:r>
    </w:p>
    <w:p w14:paraId="5EC754D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oucet, B. (1993). Spatial cognitive maps in animals: New hypotheses on their structure and neural mechanisms.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0</w:t>
      </w:r>
      <w:r w:rsidRPr="00CE5DED">
        <w:rPr>
          <w:rFonts w:ascii="Calibri" w:hAnsi="Calibri" w:cs="Calibri"/>
          <w:noProof/>
          <w:szCs w:val="24"/>
        </w:rPr>
        <w:t>(2), 163–182. http://doi.org/10.1037/0033-295X.100.2.163</w:t>
      </w:r>
    </w:p>
    <w:p w14:paraId="200EC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ck Jr, J. B. (1984). Head direction cells in the deep cell layer of dorsal presubiculum in freely moving rats. </w:t>
      </w:r>
      <w:r w:rsidRPr="00CE5DED">
        <w:rPr>
          <w:rFonts w:ascii="Calibri" w:hAnsi="Calibri" w:cs="Calibri"/>
          <w:i/>
          <w:iCs/>
          <w:noProof/>
          <w:szCs w:val="24"/>
        </w:rPr>
        <w:t>Soc Neurosci Abstr.</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176), 12.</w:t>
      </w:r>
    </w:p>
    <w:p w14:paraId="7169283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Blumenfeld, R. S. (2005). Doubts about double dissociations between short- and long-term memory.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8), 374–380. http://doi.org/10.1016/j.tics.2005.06.009</w:t>
      </w:r>
    </w:p>
    <w:p w14:paraId="6A389B9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D’Esposito, M. (2001). Medial Temporal Lobe Activity Associated with Active Maintenance of Novel Inform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31</w:t>
      </w:r>
      <w:r w:rsidRPr="00CE5DED">
        <w:rPr>
          <w:rFonts w:ascii="Calibri" w:hAnsi="Calibri" w:cs="Calibri"/>
          <w:noProof/>
          <w:szCs w:val="24"/>
        </w:rPr>
        <w:t>(5), 865–873. http://doi.org/10.1016/S0896-6273(01)00411-1</w:t>
      </w:r>
    </w:p>
    <w:p w14:paraId="18B7144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Hsieh, L. T. (2016). The hippocampus: A special place for time. </w:t>
      </w:r>
      <w:r w:rsidRPr="00CE5DED">
        <w:rPr>
          <w:rFonts w:ascii="Calibri" w:hAnsi="Calibri" w:cs="Calibri"/>
          <w:i/>
          <w:iCs/>
          <w:noProof/>
          <w:szCs w:val="24"/>
        </w:rPr>
        <w:t>Annals of the New York Academy of Sciences</w:t>
      </w:r>
      <w:r w:rsidRPr="00CE5DED">
        <w:rPr>
          <w:rFonts w:ascii="Calibri" w:hAnsi="Calibri" w:cs="Calibri"/>
          <w:noProof/>
          <w:szCs w:val="24"/>
        </w:rPr>
        <w:t xml:space="preserve">, </w:t>
      </w:r>
      <w:r w:rsidRPr="00CE5DED">
        <w:rPr>
          <w:rFonts w:ascii="Calibri" w:hAnsi="Calibri" w:cs="Calibri"/>
          <w:i/>
          <w:iCs/>
          <w:noProof/>
          <w:szCs w:val="24"/>
        </w:rPr>
        <w:t>1369</w:t>
      </w:r>
      <w:r w:rsidRPr="00CE5DED">
        <w:rPr>
          <w:rFonts w:ascii="Calibri" w:hAnsi="Calibri" w:cs="Calibri"/>
          <w:noProof/>
          <w:szCs w:val="24"/>
        </w:rPr>
        <w:t>(1), 93–110. http://doi.org/10.1111/nyas.13043</w:t>
      </w:r>
    </w:p>
    <w:p w14:paraId="4291C8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Ritchey, M. (2012). Two cortical systems for memory-guided behaviour.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713–726. http://doi.org/10.1038/nrn3338</w:t>
      </w:r>
    </w:p>
    <w:p w14:paraId="6DCF49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olls, E. T., &amp; Kesner, R. P. (2006). A computational theory of hippocampal function, and empirical tests of the theory.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79</w:t>
      </w:r>
      <w:r w:rsidRPr="00CE5DED">
        <w:rPr>
          <w:rFonts w:ascii="Calibri" w:hAnsi="Calibri" w:cs="Calibri"/>
          <w:noProof/>
          <w:szCs w:val="24"/>
        </w:rPr>
        <w:t>(1), 1–48. http://doi.org/10.1016/j.pneurobio.2006.04.005</w:t>
      </w:r>
    </w:p>
    <w:p w14:paraId="44397A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J. D., &amp; Cohen, N. J. (2004). Processing and short-term retention of relational information in amnesia.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42</w:t>
      </w:r>
      <w:r w:rsidRPr="00CE5DED">
        <w:rPr>
          <w:rFonts w:ascii="Calibri" w:hAnsi="Calibri" w:cs="Calibri"/>
          <w:noProof/>
          <w:szCs w:val="24"/>
        </w:rPr>
        <w:t>(4), 497–511. Retrieved from http://www.ncbi.nlm.nih.gov/pubmed/14728922</w:t>
      </w:r>
    </w:p>
    <w:p w14:paraId="6C2457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L., Lin, C.-Y., Ketcham, K., &amp; Nadel, L. (2009). The role of medial temporal lobe in retrieving spatial and nonspatial relations from episodic and semantic memory. </w:t>
      </w:r>
      <w:r w:rsidRPr="00CE5DED">
        <w:rPr>
          <w:rFonts w:ascii="Calibri" w:hAnsi="Calibri" w:cs="Calibri"/>
          <w:i/>
          <w:iCs/>
          <w:noProof/>
          <w:szCs w:val="24"/>
        </w:rPr>
        <w:t>Hippocampus</w:t>
      </w:r>
      <w:r w:rsidRPr="00CE5DED">
        <w:rPr>
          <w:rFonts w:ascii="Calibri" w:hAnsi="Calibri" w:cs="Calibri"/>
          <w:noProof/>
          <w:szCs w:val="24"/>
        </w:rPr>
        <w:t>, NA-NA. http://doi.org/10.1002/hipo.20607</w:t>
      </w:r>
    </w:p>
    <w:p w14:paraId="492B7E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248E04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arel, A., Finkelstein, A., Las, L., &amp; Ulanovsky, N. (2017). Vectorial representation of spatial goals in the hippocampus of bat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55</w:t>
      </w:r>
      <w:r w:rsidRPr="00CE5DED">
        <w:rPr>
          <w:rFonts w:ascii="Calibri" w:hAnsi="Calibri" w:cs="Calibri"/>
          <w:noProof/>
          <w:szCs w:val="24"/>
        </w:rPr>
        <w:t>(6321), 176–180. http://doi.org/10.1126/science.aak9589</w:t>
      </w:r>
    </w:p>
    <w:p w14:paraId="77459F7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apiro, A. C., Turk-Browne, N. B., Botvinick, M. M., &amp; Norman, K. A. (2017). Complementary learning </w:t>
      </w:r>
      <w:r w:rsidRPr="00CE5DED">
        <w:rPr>
          <w:rFonts w:ascii="Calibri" w:hAnsi="Calibri" w:cs="Calibri"/>
          <w:noProof/>
          <w:szCs w:val="24"/>
        </w:rPr>
        <w:lastRenderedPageBreak/>
        <w:t xml:space="preserve">systems within the hippocampus: a neural network modelling approach to reconciling episodic memory with statistical learning.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72</w:t>
      </w:r>
      <w:r w:rsidRPr="00CE5DED">
        <w:rPr>
          <w:rFonts w:ascii="Calibri" w:hAnsi="Calibri" w:cs="Calibri"/>
          <w:noProof/>
          <w:szCs w:val="24"/>
        </w:rPr>
        <w:t>(1711), 20160049. http://doi.org/10.1098/rstb.2016.0049</w:t>
      </w:r>
    </w:p>
    <w:p w14:paraId="45040D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iller, D., Eichenbaum, H., Buffalo, E. A., Davachi, L., Foster, D. J., Leutgeb, S., &amp; Ranganath, C. (2015). Memory and Space: Towards an Understanding of the Cognitive Map.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5</w:t>
      </w:r>
      <w:r w:rsidRPr="00CE5DED">
        <w:rPr>
          <w:rFonts w:ascii="Calibri" w:hAnsi="Calibri" w:cs="Calibri"/>
          <w:noProof/>
          <w:szCs w:val="24"/>
        </w:rPr>
        <w:t>(41), 13904–13911. http://doi.org/10.1523/JNEUROSCI.2618-15.2015</w:t>
      </w:r>
    </w:p>
    <w:p w14:paraId="477A229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ultheis, M. T., Himelstein, J., &amp; Rizzo, A. a. (2002). Virtual reality and neuropsychology: upgrading the current tools. </w:t>
      </w:r>
      <w:r w:rsidRPr="00CE5DED">
        <w:rPr>
          <w:rFonts w:ascii="Calibri" w:hAnsi="Calibri" w:cs="Calibri"/>
          <w:i/>
          <w:iCs/>
          <w:noProof/>
          <w:szCs w:val="24"/>
        </w:rPr>
        <w:t>The Journal of Head Trauma Rehabilitation</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5), 378–394. http://doi.org/10.1097/00001199-200210000-00002</w:t>
      </w:r>
    </w:p>
    <w:p w14:paraId="338D808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5689739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7223736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McGarry, M. D. J., &amp; Cohen, N. J. (2016). Medial temporal lobe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 534–541. http://doi.org/10.1016/j.neuroimage.2016.02.059</w:t>
      </w:r>
    </w:p>
    <w:p w14:paraId="550F9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derberg, P. B., Howard, M. W., &amp; Kahana, M. J. (2008). A context-based theory of recency and contiguity in free recall.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15</w:t>
      </w:r>
      <w:r w:rsidRPr="00CE5DED">
        <w:rPr>
          <w:rFonts w:ascii="Calibri" w:hAnsi="Calibri" w:cs="Calibri"/>
          <w:noProof/>
          <w:szCs w:val="24"/>
        </w:rPr>
        <w:t>(4), 893–912. http://doi.org/10.1037/a0013396</w:t>
      </w:r>
    </w:p>
    <w:p w14:paraId="5361CE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i, Y., Arora, P. K., Skolnick, P., &amp; Paul, I. A. (1992). Spatial learning impairment in a murine model of AIDS. </w:t>
      </w:r>
      <w:r w:rsidRPr="00CE5DED">
        <w:rPr>
          <w:rFonts w:ascii="Calibri" w:hAnsi="Calibri" w:cs="Calibri"/>
          <w:i/>
          <w:iCs/>
          <w:noProof/>
          <w:szCs w:val="24"/>
        </w:rPr>
        <w:t>FASEB Journal</w:t>
      </w:r>
      <w:r w:rsidRPr="00CE5DED">
        <w:rPr>
          <w:rFonts w:ascii="Calibri" w:hAnsi="Calibri" w:cs="Calibri"/>
          <w:noProof/>
          <w:szCs w:val="24"/>
        </w:rPr>
        <w:t xml:space="preserve">, </w:t>
      </w:r>
      <w:r w:rsidRPr="00CE5DED">
        <w:rPr>
          <w:rFonts w:ascii="Calibri" w:hAnsi="Calibri" w:cs="Calibri"/>
          <w:i/>
          <w:iCs/>
          <w:noProof/>
          <w:szCs w:val="24"/>
        </w:rPr>
        <w:t>6</w:t>
      </w:r>
      <w:r w:rsidRPr="00CE5DED">
        <w:rPr>
          <w:rFonts w:ascii="Calibri" w:hAnsi="Calibri" w:cs="Calibri"/>
          <w:noProof/>
          <w:szCs w:val="24"/>
        </w:rPr>
        <w:t>(11).</w:t>
      </w:r>
    </w:p>
    <w:p w14:paraId="6A43F5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ban, A., Bansal, S., Liu, Z., Essa, I., &amp; Boots, B. (2017). One-Shot Learning for Semantic Segmentation. Retrieved from http://arxiv.org/abs/1709.03410</w:t>
      </w:r>
    </w:p>
    <w:p w14:paraId="4C36EA1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nkar, K. H., &amp; Howard, M. W. (2015). Neural mechanism to simulate a scale-invariant future timeline, 5. http://doi.org/10.1162/NECO_a_00891</w:t>
      </w:r>
    </w:p>
    <w:p w14:paraId="71BE4D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hannon, C. E. (1948). A mathematical theory of communication. </w:t>
      </w:r>
      <w:r w:rsidRPr="00CE5DED">
        <w:rPr>
          <w:rFonts w:ascii="Calibri" w:hAnsi="Calibri" w:cs="Calibri"/>
          <w:i/>
          <w:iCs/>
          <w:noProof/>
          <w:szCs w:val="24"/>
        </w:rPr>
        <w:t>The Bell System Technical Journal</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July 1928), 379–423. http://doi.org/10.1145/584091.584093</w:t>
      </w:r>
    </w:p>
    <w:p w14:paraId="2CB280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A. D., McKeith, L., &amp; Howard, C. J. (2013). The development of path integration: Combining estimations of distance and heading. </w:t>
      </w:r>
      <w:r w:rsidRPr="00CE5DED">
        <w:rPr>
          <w:rFonts w:ascii="Calibri" w:hAnsi="Calibri" w:cs="Calibri"/>
          <w:i/>
          <w:iCs/>
          <w:noProof/>
          <w:szCs w:val="24"/>
        </w:rPr>
        <w:t>Experimental Brain Research</w:t>
      </w:r>
      <w:r w:rsidRPr="00CE5DED">
        <w:rPr>
          <w:rFonts w:ascii="Calibri" w:hAnsi="Calibri" w:cs="Calibri"/>
          <w:noProof/>
          <w:szCs w:val="24"/>
        </w:rPr>
        <w:t xml:space="preserve">, </w:t>
      </w:r>
      <w:r w:rsidRPr="00CE5DED">
        <w:rPr>
          <w:rFonts w:ascii="Calibri" w:hAnsi="Calibri" w:cs="Calibri"/>
          <w:i/>
          <w:iCs/>
          <w:noProof/>
          <w:szCs w:val="24"/>
        </w:rPr>
        <w:t>231</w:t>
      </w:r>
      <w:r w:rsidRPr="00CE5DED">
        <w:rPr>
          <w:rFonts w:ascii="Calibri" w:hAnsi="Calibri" w:cs="Calibri"/>
          <w:noProof/>
          <w:szCs w:val="24"/>
        </w:rPr>
        <w:t>(4), 445–455. http://doi.org/10.1007/s00221-013-3709-8</w:t>
      </w:r>
    </w:p>
    <w:p w14:paraId="570328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M. Lou, &amp; Milner, B. (1981). The role of the right hippocampus in the recall of spatial location.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6), 781–793. http://doi.org/10.1016/0028-3932(81)90090-7</w:t>
      </w:r>
    </w:p>
    <w:p w14:paraId="2F3CABF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nyder, J. P. (1987). </w:t>
      </w:r>
      <w:r w:rsidRPr="00CE5DED">
        <w:rPr>
          <w:rFonts w:ascii="Calibri" w:hAnsi="Calibri" w:cs="Calibri"/>
          <w:i/>
          <w:iCs/>
          <w:noProof/>
          <w:szCs w:val="24"/>
        </w:rPr>
        <w:t>Map Projections: A Working Manual</w:t>
      </w:r>
      <w:r w:rsidRPr="00CE5DED">
        <w:rPr>
          <w:rFonts w:ascii="Calibri" w:hAnsi="Calibri" w:cs="Calibri"/>
          <w:noProof/>
          <w:szCs w:val="24"/>
        </w:rPr>
        <w:t xml:space="preserve">. </w:t>
      </w:r>
      <w:r w:rsidRPr="00CE5DED">
        <w:rPr>
          <w:rFonts w:ascii="Calibri" w:hAnsi="Calibri" w:cs="Calibri"/>
          <w:i/>
          <w:iCs/>
          <w:noProof/>
          <w:szCs w:val="24"/>
        </w:rPr>
        <w:t>U.S. Geological Survey Professional Paper 1395</w:t>
      </w:r>
      <w:r w:rsidRPr="00CE5DED">
        <w:rPr>
          <w:rFonts w:ascii="Calibri" w:hAnsi="Calibri" w:cs="Calibri"/>
          <w:noProof/>
          <w:szCs w:val="24"/>
        </w:rPr>
        <w:t>. http://doi.org/10.2307/1774978</w:t>
      </w:r>
    </w:p>
    <w:p w14:paraId="459E46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715–725. http://doi.org/10.1002/hipo.1087</w:t>
      </w:r>
    </w:p>
    <w:p w14:paraId="64073E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quire, L. R., &amp; Zola-Morgan, S. (1991). The medial temporal lobe memory system. </w:t>
      </w:r>
      <w:r w:rsidRPr="00CE5DED">
        <w:rPr>
          <w:rFonts w:ascii="Calibri" w:hAnsi="Calibri" w:cs="Calibri"/>
          <w:i/>
          <w:iCs/>
          <w:noProof/>
          <w:szCs w:val="24"/>
        </w:rPr>
        <w:t xml:space="preserve">Science (New York, </w:t>
      </w:r>
      <w:r w:rsidRPr="00CE5DED">
        <w:rPr>
          <w:rFonts w:ascii="Calibri" w:hAnsi="Calibri" w:cs="Calibri"/>
          <w:i/>
          <w:iCs/>
          <w:noProof/>
          <w:szCs w:val="24"/>
        </w:rPr>
        <w:lastRenderedPageBreak/>
        <w:t>N.Y.)</w:t>
      </w:r>
      <w:r w:rsidRPr="00CE5DED">
        <w:rPr>
          <w:rFonts w:ascii="Calibri" w:hAnsi="Calibri" w:cs="Calibri"/>
          <w:noProof/>
          <w:szCs w:val="24"/>
        </w:rPr>
        <w:t xml:space="preserve">, </w:t>
      </w:r>
      <w:r w:rsidRPr="00CE5DED">
        <w:rPr>
          <w:rFonts w:ascii="Calibri" w:hAnsi="Calibri" w:cs="Calibri"/>
          <w:i/>
          <w:iCs/>
          <w:noProof/>
          <w:szCs w:val="24"/>
        </w:rPr>
        <w:t>253</w:t>
      </w:r>
      <w:r w:rsidRPr="00CE5DED">
        <w:rPr>
          <w:rFonts w:ascii="Calibri" w:hAnsi="Calibri" w:cs="Calibri"/>
          <w:noProof/>
          <w:szCs w:val="24"/>
        </w:rPr>
        <w:t>(5026), 1380–6. Retrieved from http://www.ncbi.nlm.nih.gov/pubmed/1896849</w:t>
      </w:r>
    </w:p>
    <w:p w14:paraId="050651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tern, C. E., Sherman, S. J., Kirchhoff, B. A., &amp; Hasselmo, M. E. (2001). Medial temporal and prefrontal contributions to working memory tasks with novel and familiar stimuli.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4), 337–346. http://doi.org/10.1002/hipo.1048</w:t>
      </w:r>
    </w:p>
    <w:p w14:paraId="5E70C2C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ube, J. S., Muller, R. U., &amp; Ranck, J. B. (1990). Head-direction cells recorded from the postsubiculum in freely moving rats. I. Description and quantitative analysi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2), 420–35. http://doi.org/10.1212/01.wnl.0000299117.48935.2e</w:t>
      </w:r>
    </w:p>
    <w:p w14:paraId="26ED70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vares, R. M., Mendelsohn, A., Grossman, Y., Williams, C. H., Shapiro, M., Trope, Y., &amp; Schiller, D. (2015). A Map for Social Navigation in the Human Brai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231–243. http://doi.org/10.1016/j.neuron.2015.06.011</w:t>
      </w:r>
    </w:p>
    <w:p w14:paraId="7E0037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olman, E. C. (1948). Cognitive maps in rats and me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55</w:t>
      </w:r>
      <w:r w:rsidRPr="00CE5DED">
        <w:rPr>
          <w:rFonts w:ascii="Calibri" w:hAnsi="Calibri" w:cs="Calibri"/>
          <w:noProof/>
          <w:szCs w:val="24"/>
        </w:rPr>
        <w:t>(4), 189–208. http://doi.org/10.1037/h0061626</w:t>
      </w:r>
    </w:p>
    <w:p w14:paraId="6966EB1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rullier, O., Wiener, S. I., Berthoz, A., &amp; Meyer, J.-A. (1997). Biologically Based Artificial Navigation Systems: Review and Prospects.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51</w:t>
      </w:r>
      <w:r w:rsidRPr="00CE5DED">
        <w:rPr>
          <w:rFonts w:ascii="Calibri" w:hAnsi="Calibri" w:cs="Calibri"/>
          <w:noProof/>
          <w:szCs w:val="24"/>
        </w:rPr>
        <w:t>(5), 483–544. http://doi.org/10.1016/S0301-0082(96)00060-3</w:t>
      </w:r>
    </w:p>
    <w:p w14:paraId="2C5653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1989). Memory: Performance, knowledge, and experience. </w:t>
      </w:r>
      <w:r w:rsidRPr="00CE5DED">
        <w:rPr>
          <w:rFonts w:ascii="Calibri" w:hAnsi="Calibri" w:cs="Calibri"/>
          <w:i/>
          <w:iCs/>
          <w:noProof/>
          <w:szCs w:val="24"/>
        </w:rPr>
        <w:t>European Journal of Cognitive Psychology</w:t>
      </w:r>
      <w:r w:rsidRPr="00CE5DED">
        <w:rPr>
          <w:rFonts w:ascii="Calibri" w:hAnsi="Calibri" w:cs="Calibri"/>
          <w:noProof/>
          <w:szCs w:val="24"/>
        </w:rPr>
        <w:t>. http://doi.org/10.1080/09541448908403069</w:t>
      </w:r>
    </w:p>
    <w:p w14:paraId="06CD8C6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a).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168EE7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b).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03564AF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meyama, S. (1991). Least-Squares Estimation of Transformation Parameters Between Two Point Patterns. </w:t>
      </w:r>
      <w:r w:rsidRPr="00CE5DED">
        <w:rPr>
          <w:rFonts w:ascii="Calibri" w:hAnsi="Calibri" w:cs="Calibri"/>
          <w:i/>
          <w:iCs/>
          <w:noProof/>
          <w:szCs w:val="24"/>
        </w:rPr>
        <w:t>IEEE Transactions on Pattern Analysis and Machine Intelligence</w:t>
      </w:r>
      <w:r w:rsidRPr="00CE5DED">
        <w:rPr>
          <w:rFonts w:ascii="Calibri" w:hAnsi="Calibri" w:cs="Calibri"/>
          <w:noProof/>
          <w:szCs w:val="24"/>
        </w:rPr>
        <w:t>. http://doi.org/10.1109/34.88573</w:t>
      </w:r>
    </w:p>
    <w:p w14:paraId="2087B7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ttal, D. H., &amp; Chiong, C. (2004). Seeing space in more than one way: Children’s use of higher order patterns in spatial memory and cognition. In G. L. Allen (Ed.), </w:t>
      </w:r>
      <w:r w:rsidRPr="00CE5DED">
        <w:rPr>
          <w:rFonts w:ascii="Calibri" w:hAnsi="Calibri" w:cs="Calibri"/>
          <w:i/>
          <w:iCs/>
          <w:noProof/>
          <w:szCs w:val="24"/>
        </w:rPr>
        <w:t>Human spatial memory: Remembering where</w:t>
      </w:r>
      <w:r w:rsidRPr="00CE5DED">
        <w:rPr>
          <w:rFonts w:ascii="Calibri" w:hAnsi="Calibri" w:cs="Calibri"/>
          <w:noProof/>
          <w:szCs w:val="24"/>
        </w:rPr>
        <w:t xml:space="preserve"> (pp. 125–142). Mahwah, NJ: Erlbaum.</w:t>
      </w:r>
    </w:p>
    <w:p w14:paraId="118F2A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CE5DED">
        <w:rPr>
          <w:rFonts w:ascii="Calibri" w:hAnsi="Calibri" w:cs="Calibri"/>
          <w:i/>
          <w:iCs/>
          <w:noProof/>
          <w:szCs w:val="24"/>
        </w:rPr>
        <w:t>Aging</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11), 956–963. http://doi.org/10.1017/CBO9781107415324.004</w:t>
      </w:r>
    </w:p>
    <w:p w14:paraId="3C513B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Hoesen, G. W., Rosene, D. L., &amp; Mesulam, M. M. (1979). Subicular input from temporal cortex in the rhesus monkey. </w:t>
      </w:r>
      <w:r w:rsidRPr="00CE5DED">
        <w:rPr>
          <w:rFonts w:ascii="Calibri" w:hAnsi="Calibri" w:cs="Calibri"/>
          <w:i/>
          <w:iCs/>
          <w:noProof/>
          <w:szCs w:val="24"/>
        </w:rPr>
        <w:t>Science (New York, N.Y.)</w:t>
      </w:r>
      <w:r w:rsidRPr="00CE5DED">
        <w:rPr>
          <w:rFonts w:ascii="Calibri" w:hAnsi="Calibri" w:cs="Calibri"/>
          <w:noProof/>
          <w:szCs w:val="24"/>
        </w:rPr>
        <w:t xml:space="preserve">, </w:t>
      </w:r>
      <w:r w:rsidRPr="00CE5DED">
        <w:rPr>
          <w:rFonts w:ascii="Calibri" w:hAnsi="Calibri" w:cs="Calibri"/>
          <w:i/>
          <w:iCs/>
          <w:noProof/>
          <w:szCs w:val="24"/>
        </w:rPr>
        <w:t>205</w:t>
      </w:r>
      <w:r w:rsidRPr="00CE5DED">
        <w:rPr>
          <w:rFonts w:ascii="Calibri" w:hAnsi="Calibri" w:cs="Calibri"/>
          <w:noProof/>
          <w:szCs w:val="24"/>
        </w:rPr>
        <w:t>(4406), 608–10. Retrieved from http://www.ncbi.nlm.nih.gov/pubmed/109926</w:t>
      </w:r>
    </w:p>
    <w:p w14:paraId="1352C7C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rgha-Khadem, F. (1997). Differential Effects of Early Hippocampal Pathology on Episodic and Semantic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77</w:t>
      </w:r>
      <w:r w:rsidRPr="00CE5DED">
        <w:rPr>
          <w:rFonts w:ascii="Calibri" w:hAnsi="Calibri" w:cs="Calibri"/>
          <w:noProof/>
          <w:szCs w:val="24"/>
        </w:rPr>
        <w:t>(5324), 376–380. http://doi.org/10.1126/science.277.5324.376</w:t>
      </w:r>
    </w:p>
    <w:p w14:paraId="69C7BC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oss, J. L., Bridge, D. J., Cohen, N. J., &amp; Walker, J. A. (2017). A Closer Look at the Hippocampus and Memory. </w:t>
      </w:r>
      <w:r w:rsidRPr="00CE5DED">
        <w:rPr>
          <w:rFonts w:ascii="Calibri" w:hAnsi="Calibri" w:cs="Calibri"/>
          <w:i/>
          <w:iCs/>
          <w:noProof/>
          <w:szCs w:val="24"/>
        </w:rPr>
        <w:t>Trends in Cognitive Sciences</w:t>
      </w:r>
      <w:r w:rsidRPr="00CE5DED">
        <w:rPr>
          <w:rFonts w:ascii="Calibri" w:hAnsi="Calibri" w:cs="Calibri"/>
          <w:noProof/>
          <w:szCs w:val="24"/>
        </w:rPr>
        <w:t>. http://doi.org/10.1016/j.tics.2017.05.008</w:t>
      </w:r>
    </w:p>
    <w:p w14:paraId="2EA28F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ng, J. X., Cohen, N. J., &amp; Voss, J. L. (2015). Covert rapid action-memory simulation (CRAMS): A </w:t>
      </w:r>
      <w:r w:rsidRPr="00CE5DED">
        <w:rPr>
          <w:rFonts w:ascii="Calibri" w:hAnsi="Calibri" w:cs="Calibri"/>
          <w:noProof/>
          <w:szCs w:val="24"/>
        </w:rPr>
        <w:lastRenderedPageBreak/>
        <w:t xml:space="preserve">hypothesis of hippocampal-prefrontal interactions for adaptive behavior.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17</w:t>
      </w:r>
      <w:r w:rsidRPr="00CE5DED">
        <w:rPr>
          <w:rFonts w:ascii="Calibri" w:hAnsi="Calibri" w:cs="Calibri"/>
          <w:noProof/>
          <w:szCs w:val="24"/>
        </w:rPr>
        <w:t>, 22–33. http://doi.org/10.1016/j.nlm.2014.04.003</w:t>
      </w:r>
    </w:p>
    <w:p w14:paraId="2D75DC2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Cohen, N. J., &amp; Tranel, D. (2015). Hippocampus contributes to the maintenance but not the quality of visual information over time. </w:t>
      </w:r>
      <w:r w:rsidRPr="00CE5DED">
        <w:rPr>
          <w:rFonts w:ascii="Calibri" w:hAnsi="Calibri" w:cs="Calibri"/>
          <w:i/>
          <w:iCs/>
          <w:noProof/>
          <w:szCs w:val="24"/>
        </w:rPr>
        <w:t>Learning &amp; Memory</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1), 6–10. http://doi.org/10.1101/lm.037127.114</w:t>
      </w:r>
    </w:p>
    <w:p w14:paraId="1D8B16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Jensen, U., Tranel, D., &amp; Cohen, N. J. (2012). Hiding in plain view: Lesions of the medial temporal lobe impair online representa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7), 1577–1588. http://doi.org/10.1002/hipo.21000</w:t>
      </w:r>
    </w:p>
    <w:p w14:paraId="7BDE0E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tson, P. D., Voss, J. L., Warren, D. E., Tranel, D., &amp; Cohen, N. J. (2013). Spatial reconstruction by patients with hippocampal damage is dominated by relational memory error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7), 570–580. http://doi.org/10.1002/hipo.22115</w:t>
      </w:r>
    </w:p>
    <w:p w14:paraId="10ED2A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bers, T., &amp; Hegarty, M. (2010). What determines our navigational abilities?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4</w:t>
      </w:r>
      <w:r w:rsidRPr="00CE5DED">
        <w:rPr>
          <w:rFonts w:ascii="Calibri" w:hAnsi="Calibri" w:cs="Calibri"/>
          <w:noProof/>
          <w:szCs w:val="24"/>
        </w:rPr>
        <w:t>(3), 138–146. http://doi.org/10.1016/j.tics.2010.01.001</w:t>
      </w:r>
    </w:p>
    <w:p w14:paraId="758AE2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f, M. J. P. (2010). Theorizing Navigable Space in Video Games. </w:t>
      </w:r>
      <w:r w:rsidRPr="00CE5DED">
        <w:rPr>
          <w:rFonts w:ascii="Calibri" w:hAnsi="Calibri" w:cs="Calibri"/>
          <w:i/>
          <w:iCs/>
          <w:noProof/>
          <w:szCs w:val="24"/>
        </w:rPr>
        <w:t>Logic and Structure of the Computer Game</w:t>
      </w:r>
      <w:r w:rsidRPr="00CE5DED">
        <w:rPr>
          <w:rFonts w:ascii="Calibri" w:hAnsi="Calibri" w:cs="Calibri"/>
          <w:noProof/>
          <w:szCs w:val="24"/>
        </w:rPr>
        <w:t>, 36–62.</w:t>
      </w:r>
    </w:p>
    <w:p w14:paraId="6C0DDC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ee, T. S. L. (2012). </w:t>
      </w:r>
      <w:r w:rsidRPr="00CE5DED">
        <w:rPr>
          <w:rFonts w:ascii="Calibri" w:hAnsi="Calibri" w:cs="Calibri"/>
          <w:i/>
          <w:iCs/>
          <w:noProof/>
          <w:szCs w:val="24"/>
        </w:rPr>
        <w:t>Medial Temporal Lobe and Prefrontal Cortex Contributions to Memory Expressed on Short Timescales</w:t>
      </w:r>
      <w:r w:rsidRPr="00CE5DED">
        <w:rPr>
          <w:rFonts w:ascii="Calibri" w:hAnsi="Calibri" w:cs="Calibri"/>
          <w:noProof/>
          <w:szCs w:val="24"/>
        </w:rPr>
        <w:t>. University of Illinois Urbana-Champaign.</w:t>
      </w:r>
    </w:p>
    <w:p w14:paraId="6ACADFA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a).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03F1FE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b).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75B2CFB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Zacks, J. M., Speer, N. K., Swallow, K. M., Braver, T. S., &amp; Reynolds, J. R. (2007a).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67D74E6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rPr>
      </w:pPr>
      <w:r w:rsidRPr="00CE5DED">
        <w:rPr>
          <w:rFonts w:ascii="Calibri" w:hAnsi="Calibri" w:cs="Calibri"/>
          <w:noProof/>
          <w:szCs w:val="24"/>
        </w:rPr>
        <w:t xml:space="preserve">Zacks, J. M., Speer, N. K., Swallow, K. M., Braver, T. S., &amp; Reynolds, J. R. (2007b).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74F01"/>
    <w:rsid w:val="00075F11"/>
    <w:rsid w:val="00077DB8"/>
    <w:rsid w:val="00090BDE"/>
    <w:rsid w:val="00095564"/>
    <w:rsid w:val="00096E75"/>
    <w:rsid w:val="0009720B"/>
    <w:rsid w:val="000973B7"/>
    <w:rsid w:val="000B1F2C"/>
    <w:rsid w:val="00101B0D"/>
    <w:rsid w:val="0011095C"/>
    <w:rsid w:val="00134286"/>
    <w:rsid w:val="00141F9B"/>
    <w:rsid w:val="001545AB"/>
    <w:rsid w:val="0016123B"/>
    <w:rsid w:val="00163223"/>
    <w:rsid w:val="00173DD7"/>
    <w:rsid w:val="0017410B"/>
    <w:rsid w:val="001A6F4D"/>
    <w:rsid w:val="001A7B23"/>
    <w:rsid w:val="001B44E3"/>
    <w:rsid w:val="001B755B"/>
    <w:rsid w:val="001E19AD"/>
    <w:rsid w:val="001E2D82"/>
    <w:rsid w:val="001F171B"/>
    <w:rsid w:val="00212961"/>
    <w:rsid w:val="0022708C"/>
    <w:rsid w:val="00234244"/>
    <w:rsid w:val="00246FD8"/>
    <w:rsid w:val="00257F9B"/>
    <w:rsid w:val="002605A8"/>
    <w:rsid w:val="0026239C"/>
    <w:rsid w:val="002632A2"/>
    <w:rsid w:val="0026796A"/>
    <w:rsid w:val="0027211D"/>
    <w:rsid w:val="00286C57"/>
    <w:rsid w:val="002B4E05"/>
    <w:rsid w:val="002C7262"/>
    <w:rsid w:val="002D5C66"/>
    <w:rsid w:val="002E3904"/>
    <w:rsid w:val="002E6DE6"/>
    <w:rsid w:val="002F6642"/>
    <w:rsid w:val="00327E3C"/>
    <w:rsid w:val="00337079"/>
    <w:rsid w:val="00341020"/>
    <w:rsid w:val="00356DD5"/>
    <w:rsid w:val="00364158"/>
    <w:rsid w:val="003732FA"/>
    <w:rsid w:val="00375495"/>
    <w:rsid w:val="00387152"/>
    <w:rsid w:val="00392ED0"/>
    <w:rsid w:val="00392F24"/>
    <w:rsid w:val="0039551B"/>
    <w:rsid w:val="003A2EE0"/>
    <w:rsid w:val="003A7F85"/>
    <w:rsid w:val="003B760E"/>
    <w:rsid w:val="003C14A3"/>
    <w:rsid w:val="003E12E6"/>
    <w:rsid w:val="003E29F6"/>
    <w:rsid w:val="00422C7B"/>
    <w:rsid w:val="00426D63"/>
    <w:rsid w:val="00453818"/>
    <w:rsid w:val="00465C4C"/>
    <w:rsid w:val="004701AC"/>
    <w:rsid w:val="00497A6B"/>
    <w:rsid w:val="004B52DB"/>
    <w:rsid w:val="004B72B9"/>
    <w:rsid w:val="004C38FD"/>
    <w:rsid w:val="004E3C0F"/>
    <w:rsid w:val="004F1A08"/>
    <w:rsid w:val="005035E2"/>
    <w:rsid w:val="005039DB"/>
    <w:rsid w:val="005041D4"/>
    <w:rsid w:val="005136F5"/>
    <w:rsid w:val="00515104"/>
    <w:rsid w:val="00543341"/>
    <w:rsid w:val="00552250"/>
    <w:rsid w:val="00552E6E"/>
    <w:rsid w:val="0055519E"/>
    <w:rsid w:val="00563ABB"/>
    <w:rsid w:val="00566C24"/>
    <w:rsid w:val="00570545"/>
    <w:rsid w:val="0057770E"/>
    <w:rsid w:val="005933DE"/>
    <w:rsid w:val="005A200D"/>
    <w:rsid w:val="005A68E1"/>
    <w:rsid w:val="005B7651"/>
    <w:rsid w:val="005C3793"/>
    <w:rsid w:val="005C6CEB"/>
    <w:rsid w:val="005F0DD8"/>
    <w:rsid w:val="005F3E32"/>
    <w:rsid w:val="006020C4"/>
    <w:rsid w:val="00625AB3"/>
    <w:rsid w:val="0062754F"/>
    <w:rsid w:val="00636D16"/>
    <w:rsid w:val="00660505"/>
    <w:rsid w:val="00687FE2"/>
    <w:rsid w:val="006A06E4"/>
    <w:rsid w:val="006A5D4C"/>
    <w:rsid w:val="006A6F11"/>
    <w:rsid w:val="006C4E32"/>
    <w:rsid w:val="006C6BFE"/>
    <w:rsid w:val="00700F34"/>
    <w:rsid w:val="00704BC8"/>
    <w:rsid w:val="007101D6"/>
    <w:rsid w:val="007137FC"/>
    <w:rsid w:val="0072413B"/>
    <w:rsid w:val="007246BD"/>
    <w:rsid w:val="007353F3"/>
    <w:rsid w:val="007530E0"/>
    <w:rsid w:val="007560CC"/>
    <w:rsid w:val="00760BE5"/>
    <w:rsid w:val="00780F30"/>
    <w:rsid w:val="00781588"/>
    <w:rsid w:val="00781D25"/>
    <w:rsid w:val="007B3341"/>
    <w:rsid w:val="007B35FD"/>
    <w:rsid w:val="007B454C"/>
    <w:rsid w:val="0082313E"/>
    <w:rsid w:val="008378A8"/>
    <w:rsid w:val="00840BB5"/>
    <w:rsid w:val="0084248D"/>
    <w:rsid w:val="008443C1"/>
    <w:rsid w:val="00850ACE"/>
    <w:rsid w:val="008600D6"/>
    <w:rsid w:val="00871443"/>
    <w:rsid w:val="00875013"/>
    <w:rsid w:val="008774A8"/>
    <w:rsid w:val="00880BAB"/>
    <w:rsid w:val="00885499"/>
    <w:rsid w:val="0089174C"/>
    <w:rsid w:val="008A336E"/>
    <w:rsid w:val="008B6BE1"/>
    <w:rsid w:val="008C3FB5"/>
    <w:rsid w:val="008E0545"/>
    <w:rsid w:val="008F18CB"/>
    <w:rsid w:val="008F2984"/>
    <w:rsid w:val="00904BC9"/>
    <w:rsid w:val="00915776"/>
    <w:rsid w:val="0092349E"/>
    <w:rsid w:val="00927DDA"/>
    <w:rsid w:val="009341C9"/>
    <w:rsid w:val="009361C2"/>
    <w:rsid w:val="00941DA3"/>
    <w:rsid w:val="00953D3B"/>
    <w:rsid w:val="009A1544"/>
    <w:rsid w:val="009C43C4"/>
    <w:rsid w:val="009D558D"/>
    <w:rsid w:val="009D7CAE"/>
    <w:rsid w:val="009E3B47"/>
    <w:rsid w:val="009E7E6A"/>
    <w:rsid w:val="009E7EC3"/>
    <w:rsid w:val="00A00367"/>
    <w:rsid w:val="00A44984"/>
    <w:rsid w:val="00A4507A"/>
    <w:rsid w:val="00A633D7"/>
    <w:rsid w:val="00A92435"/>
    <w:rsid w:val="00A94C8C"/>
    <w:rsid w:val="00AA706F"/>
    <w:rsid w:val="00AB1EDE"/>
    <w:rsid w:val="00AE1D22"/>
    <w:rsid w:val="00AE6BB0"/>
    <w:rsid w:val="00B014D4"/>
    <w:rsid w:val="00B366F3"/>
    <w:rsid w:val="00B63870"/>
    <w:rsid w:val="00B84B98"/>
    <w:rsid w:val="00B9248E"/>
    <w:rsid w:val="00B968E7"/>
    <w:rsid w:val="00BB7D0D"/>
    <w:rsid w:val="00BC3311"/>
    <w:rsid w:val="00BE1935"/>
    <w:rsid w:val="00BE54BB"/>
    <w:rsid w:val="00C02775"/>
    <w:rsid w:val="00C34F0A"/>
    <w:rsid w:val="00C46962"/>
    <w:rsid w:val="00C901B6"/>
    <w:rsid w:val="00C93D34"/>
    <w:rsid w:val="00C971D6"/>
    <w:rsid w:val="00CA6CA8"/>
    <w:rsid w:val="00CD5D2F"/>
    <w:rsid w:val="00CE5DED"/>
    <w:rsid w:val="00D060F5"/>
    <w:rsid w:val="00D17836"/>
    <w:rsid w:val="00D341A2"/>
    <w:rsid w:val="00D44758"/>
    <w:rsid w:val="00D46AB1"/>
    <w:rsid w:val="00D77A77"/>
    <w:rsid w:val="00D8051D"/>
    <w:rsid w:val="00D80EFA"/>
    <w:rsid w:val="00D91636"/>
    <w:rsid w:val="00D91A1A"/>
    <w:rsid w:val="00DA3D09"/>
    <w:rsid w:val="00DE15D8"/>
    <w:rsid w:val="00DE2DF3"/>
    <w:rsid w:val="00DF6251"/>
    <w:rsid w:val="00E056D2"/>
    <w:rsid w:val="00E12B24"/>
    <w:rsid w:val="00E6156C"/>
    <w:rsid w:val="00E757CE"/>
    <w:rsid w:val="00E9136F"/>
    <w:rsid w:val="00EA13EC"/>
    <w:rsid w:val="00EB1068"/>
    <w:rsid w:val="00EE30AA"/>
    <w:rsid w:val="00EF438F"/>
    <w:rsid w:val="00EF7D5A"/>
    <w:rsid w:val="00F277DE"/>
    <w:rsid w:val="00F364A7"/>
    <w:rsid w:val="00F45F2D"/>
    <w:rsid w:val="00F53158"/>
    <w:rsid w:val="00F779C4"/>
    <w:rsid w:val="00F81F31"/>
    <w:rsid w:val="00F858BD"/>
    <w:rsid w:val="00F861DD"/>
    <w:rsid w:val="00F92F7F"/>
    <w:rsid w:val="00FA74FB"/>
    <w:rsid w:val="00FB11E1"/>
    <w:rsid w:val="00FB30EF"/>
    <w:rsid w:val="00FB4AA8"/>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File:H2chess_246a.png" TargetMode="External"/><Relationship Id="rId18" Type="http://schemas.openxmlformats.org/officeDocument/2006/relationships/image" Target="media/image5.png"/><Relationship Id="rId26" Type="http://schemas.microsoft.com/office/2007/relationships/hdphoto" Target="media/hdphoto1.wdp"/><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hyperlink" Target="http://blog.andreahawksley.com/170517301/" TargetMode="Externa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blog.andreahawksley.com/170517301/" TargetMode="Externa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image" Target="media/image31.png"/><Relationship Id="rId10" Type="http://schemas.openxmlformats.org/officeDocument/2006/relationships/hyperlink" Target="https://upload.wikimedia.org/wikipedia/commons/c/cb/Hyperbolic_domains_3222.png" TargetMode="Externa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https://en.wikipedia.org/wiki/File:H2chess_246a.png" TargetMode="External"/><Relationship Id="rId14" Type="http://schemas.openxmlformats.org/officeDocument/2006/relationships/hyperlink" Target="https://upload.wikimedia.org/wikipedia/commons/c/cb/Hyperbolic_domains_3222.png" TargetMode="External"/><Relationship Id="rId22" Type="http://schemas.openxmlformats.org/officeDocument/2006/relationships/image" Target="media/image9.png"/><Relationship Id="rId27" Type="http://schemas.openxmlformats.org/officeDocument/2006/relationships/image" Target="media/image13.png"/><Relationship Id="rId30" Type="http://schemas.microsoft.com/office/2007/relationships/hdphoto" Target="media/hdphoto2.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hyperlink" Target="https://en.wikipedia.org/wiki/File:Torus_from_rectangle.gif" TargetMode="External"/><Relationship Id="rId51" Type="http://schemas.openxmlformats.org/officeDocument/2006/relationships/chart" Target="charts/chart3.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en.wikipedia.org/wiki/File:Torus_from_rectangle.gif"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chart" Target="charts/chart11.xml"/><Relationship Id="rId67"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2.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3FA"/>
    <w:rsid w:val="003603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03FA"/>
    <w:rPr>
      <w:rFonts w:cs="Times New Roman"/>
      <w:sz w:val="3276"/>
      <w:szCs w:val="3276"/>
    </w:rPr>
  </w:style>
  <w:style w:type="character" w:default="1" w:styleId="DefaultParagraphFont">
    <w:name w:val="Default Paragraph Font"/>
    <w:uiPriority w:val="1"/>
    <w:semiHidden/>
    <w:unhideWhenUsed/>
    <w:rsid w:val="003603F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03F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C4728-84E8-47FB-8179-6526990DA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84</Pages>
  <Words>145129</Words>
  <Characters>827237</Characters>
  <Application>Microsoft Office Word</Application>
  <DocSecurity>0</DocSecurity>
  <Lines>6893</Lines>
  <Paragraphs>1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105</cp:revision>
  <dcterms:created xsi:type="dcterms:W3CDTF">2017-10-20T18:51:00Z</dcterms:created>
  <dcterms:modified xsi:type="dcterms:W3CDTF">2017-11-22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